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53A3" w:rsidRDefault="009C17E4" w:rsidP="000F170D">
      <w:pPr>
        <w:spacing w:after="0" w:line="480" w:lineRule="auto"/>
        <w:jc w:val="center"/>
      </w:pPr>
      <w:r>
        <w:t>The Role of Resveratrol in Lowering and Controlling Blood Pressure</w:t>
      </w:r>
    </w:p>
    <w:p w:rsidR="00237A49" w:rsidRDefault="00237A49" w:rsidP="000F170D">
      <w:pPr>
        <w:pStyle w:val="ListParagraph"/>
        <w:numPr>
          <w:ilvl w:val="0"/>
          <w:numId w:val="2"/>
        </w:numPr>
        <w:spacing w:after="0" w:line="480" w:lineRule="auto"/>
      </w:pPr>
      <w:r>
        <w:t>INTRODUCTION</w:t>
      </w:r>
    </w:p>
    <w:p w:rsidR="007052B6" w:rsidRPr="00D96EFE" w:rsidRDefault="009C17E4" w:rsidP="000F170D">
      <w:pPr>
        <w:spacing w:after="0" w:line="480" w:lineRule="auto"/>
        <w:ind w:firstLine="720"/>
      </w:pPr>
      <w:r>
        <w:t>H</w:t>
      </w:r>
      <w:r w:rsidR="002948C1">
        <w:t>ypertension is a pressing issue in America that a</w:t>
      </w:r>
      <w:r>
        <w:t>ffects millions of people</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instrText xml:space="preserve"> ADDIN EN.CITE.DATA </w:instrText>
      </w:r>
      <w:r w:rsidR="00B80445">
        <w:fldChar w:fldCharType="end"/>
      </w:r>
      <w:r w:rsidR="00B80445">
        <w:fldChar w:fldCharType="separate"/>
      </w:r>
      <w:r w:rsidRPr="009C17E4">
        <w:rPr>
          <w:noProof/>
          <w:vertAlign w:val="superscript"/>
        </w:rPr>
        <w:t>1</w:t>
      </w:r>
      <w:r w:rsidR="00B80445">
        <w:fldChar w:fldCharType="end"/>
      </w:r>
      <w:r>
        <w:t>. The</w:t>
      </w:r>
      <w:r w:rsidR="002948C1">
        <w:t xml:space="preserve"> overall health and wellbeing </w:t>
      </w:r>
      <w:r>
        <w:t xml:space="preserve">of those affected </w:t>
      </w:r>
      <w:r w:rsidR="002948C1">
        <w:t>is seriously hindered because of it and a majority of them are on medication in order to control it.</w:t>
      </w:r>
      <w:r w:rsidR="007052B6">
        <w:t xml:space="preserve"> How</w:t>
      </w:r>
      <w:r>
        <w:t xml:space="preserve">ever, there is a way to improve, </w:t>
      </w:r>
      <w:r w:rsidR="007052B6">
        <w:t>and in many situations even control</w:t>
      </w:r>
      <w:r>
        <w:t>,</w:t>
      </w:r>
      <w:r w:rsidR="007052B6">
        <w:t xml:space="preserve"> hy</w:t>
      </w:r>
      <w:r>
        <w:t xml:space="preserve">pertension </w:t>
      </w:r>
      <w:r w:rsidR="007052B6">
        <w:t xml:space="preserve">without pharmaceutical drugs. </w:t>
      </w:r>
      <w:r>
        <w:t>Resveratrol is a polyphenol that acts as an</w:t>
      </w:r>
      <w:r w:rsidR="002948C1">
        <w:t xml:space="preserve"> antioxidant found in </w:t>
      </w:r>
      <w:r w:rsidR="00D96EFE">
        <w:t xml:space="preserve">the skin of </w:t>
      </w:r>
      <w:r w:rsidR="002948C1">
        <w:t>red grapes that has been shown</w:t>
      </w:r>
      <w:r>
        <w:t xml:space="preserve"> to lower blood pressure </w:t>
      </w:r>
      <w:r w:rsidR="007052B6">
        <w:t>as well as participate in disease management and prevention and improve overall health and well being</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7052B6">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7052B6">
        <w:instrText xml:space="preserve"> ADDIN EN.CITE.DATA </w:instrText>
      </w:r>
      <w:r w:rsidR="00B80445">
        <w:fldChar w:fldCharType="end"/>
      </w:r>
      <w:r w:rsidR="00B80445">
        <w:fldChar w:fldCharType="separate"/>
      </w:r>
      <w:r w:rsidR="007052B6" w:rsidRPr="007052B6">
        <w:rPr>
          <w:noProof/>
          <w:vertAlign w:val="superscript"/>
        </w:rPr>
        <w:t>1</w:t>
      </w:r>
      <w:r w:rsidR="00B80445">
        <w:fldChar w:fldCharType="end"/>
      </w:r>
      <w:r w:rsidR="007052B6">
        <w:t xml:space="preserve">. </w:t>
      </w:r>
      <w:r>
        <w:t xml:space="preserve">Resveratrol is naturally found in grapes and in many experiments has been isolated in order to further examine its role in lowering and controlling blood pressure in both animal and human studies. </w:t>
      </w:r>
      <w:r w:rsidR="00DF3B11">
        <w:t xml:space="preserve">Researchers, scientists, and health professionals have been able to further generalize the findings of these studies and experiments in order to implement a suggested dosage of resveratrol in supplement form in </w:t>
      </w:r>
      <w:r w:rsidR="00DF3B11" w:rsidRPr="00D96EFE">
        <w:t>order to provide people with the health benefits associated with it.</w:t>
      </w:r>
    </w:p>
    <w:p w:rsidR="00DF3B11" w:rsidRPr="00D96EFE" w:rsidRDefault="00E028C2" w:rsidP="000F170D">
      <w:pPr>
        <w:spacing w:after="0" w:line="480" w:lineRule="auto"/>
        <w:ind w:firstLine="720"/>
      </w:pPr>
      <w:r>
        <w:t>Resveratrol is an antioxidant which means it neutralizes free radicals and induces antioxidant enzymes</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FD255B">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FD255B">
        <w:instrText xml:space="preserve"> ADDIN EN.CITE.DATA </w:instrText>
      </w:r>
      <w:r w:rsidR="00B80445">
        <w:fldChar w:fldCharType="end"/>
      </w:r>
      <w:r w:rsidR="00B80445">
        <w:fldChar w:fldCharType="separate"/>
      </w:r>
      <w:r w:rsidR="00FD255B" w:rsidRPr="00FD255B">
        <w:rPr>
          <w:noProof/>
          <w:vertAlign w:val="superscript"/>
        </w:rPr>
        <w:t>1</w:t>
      </w:r>
      <w:r w:rsidR="00B80445">
        <w:fldChar w:fldCharType="end"/>
      </w:r>
      <w:r>
        <w:t xml:space="preserve">. </w:t>
      </w:r>
      <w:r w:rsidR="00D96EFE" w:rsidRPr="00D96EFE">
        <w:t xml:space="preserve">The scientific name for resveratrol is </w:t>
      </w:r>
      <w:r w:rsidR="00D96EFE" w:rsidRPr="00D96EFE">
        <w:rPr>
          <w:rFonts w:cs="Arial"/>
          <w:shd w:val="clear" w:color="auto" w:fill="FFFFFF"/>
        </w:rPr>
        <w:t>3</w:t>
      </w:r>
      <w:proofErr w:type="gramStart"/>
      <w:r w:rsidR="00D96EFE" w:rsidRPr="00D96EFE">
        <w:rPr>
          <w:rFonts w:cs="Arial"/>
          <w:shd w:val="clear" w:color="auto" w:fill="FFFFFF"/>
        </w:rPr>
        <w:t>,4',5</w:t>
      </w:r>
      <w:proofErr w:type="gramEnd"/>
      <w:r w:rsidR="00D96EFE" w:rsidRPr="00D96EFE">
        <w:rPr>
          <w:rFonts w:cs="Arial"/>
          <w:shd w:val="clear" w:color="auto" w:fill="FFFFFF"/>
        </w:rPr>
        <w:t xml:space="preserve">-trihydroxystilbene and belongs to the </w:t>
      </w:r>
      <w:proofErr w:type="spellStart"/>
      <w:r w:rsidR="00D96EFE" w:rsidRPr="00D96EFE">
        <w:rPr>
          <w:rFonts w:cs="Arial"/>
          <w:shd w:val="clear" w:color="auto" w:fill="FFFFFF"/>
        </w:rPr>
        <w:t>polyphenolic</w:t>
      </w:r>
      <w:proofErr w:type="spellEnd"/>
      <w:r w:rsidR="00D96EFE" w:rsidRPr="00D96EFE">
        <w:rPr>
          <w:rFonts w:cs="Arial"/>
          <w:shd w:val="clear" w:color="auto" w:fill="FFFFFF"/>
        </w:rPr>
        <w:t xml:space="preserve"> compounds class of stilbenes</w:t>
      </w:r>
      <w:r w:rsidR="00B80445">
        <w:rPr>
          <w:rFonts w:cs="Arial"/>
          <w:shd w:val="clear" w:color="auto" w:fill="FFFFFF"/>
        </w:rPr>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5F7E09">
        <w:rPr>
          <w:rFonts w:cs="Arial"/>
          <w:shd w:val="clear" w:color="auto" w:fill="FFFFFF"/>
        </w:rPr>
        <w:instrText xml:space="preserve"> ADDIN EN.CITE </w:instrText>
      </w:r>
      <w:r w:rsidR="00B80445">
        <w:rPr>
          <w:rFonts w:cs="Arial"/>
          <w:shd w:val="clear" w:color="auto" w:fill="FFFFFF"/>
        </w:rPr>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5F7E09">
        <w:rPr>
          <w:rFonts w:cs="Arial"/>
          <w:shd w:val="clear" w:color="auto" w:fill="FFFFFF"/>
        </w:rPr>
        <w:instrText xml:space="preserve"> ADDIN EN.CITE.DATA </w:instrText>
      </w:r>
      <w:r w:rsidR="00B80445">
        <w:rPr>
          <w:rFonts w:cs="Arial"/>
          <w:shd w:val="clear" w:color="auto" w:fill="FFFFFF"/>
        </w:rPr>
      </w:r>
      <w:r w:rsidR="00B80445">
        <w:rPr>
          <w:rFonts w:cs="Arial"/>
          <w:shd w:val="clear" w:color="auto" w:fill="FFFFFF"/>
        </w:rPr>
        <w:fldChar w:fldCharType="end"/>
      </w:r>
      <w:r w:rsidR="00B80445">
        <w:rPr>
          <w:rFonts w:cs="Arial"/>
          <w:shd w:val="clear" w:color="auto" w:fill="FFFFFF"/>
        </w:rPr>
      </w:r>
      <w:r w:rsidR="00B80445">
        <w:rPr>
          <w:rFonts w:cs="Arial"/>
          <w:shd w:val="clear" w:color="auto" w:fill="FFFFFF"/>
        </w:rPr>
        <w:fldChar w:fldCharType="separate"/>
      </w:r>
      <w:r w:rsidR="005F7E09" w:rsidRPr="005F7E09">
        <w:rPr>
          <w:rFonts w:cs="Arial"/>
          <w:noProof/>
          <w:shd w:val="clear" w:color="auto" w:fill="FFFFFF"/>
          <w:vertAlign w:val="superscript"/>
        </w:rPr>
        <w:t>1</w:t>
      </w:r>
      <w:r w:rsidR="00B80445">
        <w:rPr>
          <w:rFonts w:cs="Arial"/>
          <w:shd w:val="clear" w:color="auto" w:fill="FFFFFF"/>
        </w:rPr>
        <w:fldChar w:fldCharType="end"/>
      </w:r>
      <w:r w:rsidR="00D96EFE" w:rsidRPr="00D96EFE">
        <w:rPr>
          <w:rFonts w:cs="Arial"/>
          <w:shd w:val="clear" w:color="auto" w:fill="FFFFFF"/>
        </w:rPr>
        <w:t xml:space="preserve">. Not only has resveratrol been </w:t>
      </w:r>
      <w:r w:rsidR="00D96EFE">
        <w:rPr>
          <w:rFonts w:cs="Arial"/>
          <w:shd w:val="clear" w:color="auto" w:fill="FFFFFF"/>
        </w:rPr>
        <w:t xml:space="preserve">proven to lower blood pressure but it has also been shown to lower LDL cholesterol levels, increase DNA stability, induce phase II drug-metabolizing enzymes, inhibit </w:t>
      </w:r>
      <w:proofErr w:type="spellStart"/>
      <w:r w:rsidR="00D96EFE">
        <w:rPr>
          <w:rFonts w:cs="Arial"/>
          <w:shd w:val="clear" w:color="auto" w:fill="FFFFFF"/>
        </w:rPr>
        <w:t>hydroperoxidase</w:t>
      </w:r>
      <w:proofErr w:type="spellEnd"/>
      <w:r w:rsidR="00D96EFE">
        <w:rPr>
          <w:rFonts w:cs="Arial"/>
          <w:shd w:val="clear" w:color="auto" w:fill="FFFFFF"/>
        </w:rPr>
        <w:t xml:space="preserve"> functions, </w:t>
      </w:r>
      <w:r>
        <w:rPr>
          <w:rFonts w:cs="Arial"/>
          <w:shd w:val="clear" w:color="auto" w:fill="FFFFFF"/>
        </w:rPr>
        <w:t xml:space="preserve">act as an anti-inflammatory agent, </w:t>
      </w:r>
      <w:r w:rsidR="00D96EFE">
        <w:rPr>
          <w:rFonts w:cs="Arial"/>
          <w:shd w:val="clear" w:color="auto" w:fill="FFFFFF"/>
        </w:rPr>
        <w:t>and aid in the health promotion of several chronic conditions like aging, heart disease</w:t>
      </w:r>
      <w:r w:rsidR="005F7E09">
        <w:rPr>
          <w:rFonts w:cs="Arial"/>
          <w:shd w:val="clear" w:color="auto" w:fill="FFFFFF"/>
        </w:rPr>
        <w:t>, and cancers</w:t>
      </w:r>
      <w:r w:rsidR="00B80445">
        <w:rPr>
          <w:rFonts w:cs="Arial"/>
          <w:shd w:val="clear" w:color="auto" w:fill="FFFFFF"/>
        </w:rPr>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5F7E09">
        <w:rPr>
          <w:rFonts w:cs="Arial"/>
          <w:shd w:val="clear" w:color="auto" w:fill="FFFFFF"/>
        </w:rPr>
        <w:instrText xml:space="preserve"> ADDIN EN.CITE </w:instrText>
      </w:r>
      <w:r w:rsidR="00B80445">
        <w:rPr>
          <w:rFonts w:cs="Arial"/>
          <w:shd w:val="clear" w:color="auto" w:fill="FFFFFF"/>
        </w:rPr>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5F7E09">
        <w:rPr>
          <w:rFonts w:cs="Arial"/>
          <w:shd w:val="clear" w:color="auto" w:fill="FFFFFF"/>
        </w:rPr>
        <w:instrText xml:space="preserve"> ADDIN EN.CITE.DATA </w:instrText>
      </w:r>
      <w:r w:rsidR="00B80445">
        <w:rPr>
          <w:rFonts w:cs="Arial"/>
          <w:shd w:val="clear" w:color="auto" w:fill="FFFFFF"/>
        </w:rPr>
      </w:r>
      <w:r w:rsidR="00B80445">
        <w:rPr>
          <w:rFonts w:cs="Arial"/>
          <w:shd w:val="clear" w:color="auto" w:fill="FFFFFF"/>
        </w:rPr>
        <w:fldChar w:fldCharType="end"/>
      </w:r>
      <w:r w:rsidR="00B80445">
        <w:rPr>
          <w:rFonts w:cs="Arial"/>
          <w:shd w:val="clear" w:color="auto" w:fill="FFFFFF"/>
        </w:rPr>
      </w:r>
      <w:r w:rsidR="00B80445">
        <w:rPr>
          <w:rFonts w:cs="Arial"/>
          <w:shd w:val="clear" w:color="auto" w:fill="FFFFFF"/>
        </w:rPr>
        <w:fldChar w:fldCharType="separate"/>
      </w:r>
      <w:r w:rsidR="005F7E09" w:rsidRPr="005F7E09">
        <w:rPr>
          <w:rFonts w:cs="Arial"/>
          <w:noProof/>
          <w:shd w:val="clear" w:color="auto" w:fill="FFFFFF"/>
          <w:vertAlign w:val="superscript"/>
        </w:rPr>
        <w:t>1</w:t>
      </w:r>
      <w:r w:rsidR="00B80445">
        <w:rPr>
          <w:rFonts w:cs="Arial"/>
          <w:shd w:val="clear" w:color="auto" w:fill="FFFFFF"/>
        </w:rPr>
        <w:fldChar w:fldCharType="end"/>
      </w:r>
      <w:r w:rsidR="005F7E09">
        <w:rPr>
          <w:rFonts w:cs="Arial"/>
          <w:shd w:val="clear" w:color="auto" w:fill="FFFFFF"/>
        </w:rPr>
        <w:t xml:space="preserve">. </w:t>
      </w:r>
      <w:r w:rsidR="00DF3B11" w:rsidRPr="00D96EFE">
        <w:t xml:space="preserve">Through extensive research of resveratrol and its pathway in the human body, it has been found that resveratrol </w:t>
      </w:r>
      <w:r>
        <w:t xml:space="preserve">is absorbed and then rapidly metabolized once it is joined to </w:t>
      </w:r>
      <w:proofErr w:type="spellStart"/>
      <w:r>
        <w:t>glucuronic</w:t>
      </w:r>
      <w:proofErr w:type="spellEnd"/>
      <w:r>
        <w:t xml:space="preserve"> acid or sulfate. These new compounds that are formed are called resveratrol </w:t>
      </w:r>
      <w:proofErr w:type="spellStart"/>
      <w:r>
        <w:t>glucuronides</w:t>
      </w:r>
      <w:proofErr w:type="spellEnd"/>
      <w:r>
        <w:t xml:space="preserve"> or resveratrol sulfates. </w:t>
      </w:r>
      <w:r w:rsidR="006D7273">
        <w:t xml:space="preserve">These </w:t>
      </w:r>
      <w:r>
        <w:t>compounds are able to travel in blood plasma and enter cell membranes</w:t>
      </w:r>
      <w:r w:rsidR="0081063D">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81063D">
        <w:instrText xml:space="preserve"> ADDIN EN.CITE </w:instrText>
      </w:r>
      <w:r w:rsidR="0081063D">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81063D">
        <w:instrText xml:space="preserve"> ADDIN EN.CITE.DATA </w:instrText>
      </w:r>
      <w:r w:rsidR="0081063D">
        <w:fldChar w:fldCharType="end"/>
      </w:r>
      <w:r w:rsidR="0081063D">
        <w:fldChar w:fldCharType="separate"/>
      </w:r>
      <w:r w:rsidR="0081063D" w:rsidRPr="0081063D">
        <w:rPr>
          <w:noProof/>
          <w:vertAlign w:val="superscript"/>
        </w:rPr>
        <w:t>1</w:t>
      </w:r>
      <w:r w:rsidR="0081063D">
        <w:fldChar w:fldCharType="end"/>
      </w:r>
      <w:r>
        <w:t xml:space="preserve">. </w:t>
      </w:r>
      <w:r w:rsidR="006D7273">
        <w:t xml:space="preserve">The main role of resveratrol that will be focused on is its role in aiding to lower and control blood pressure. </w:t>
      </w:r>
    </w:p>
    <w:p w:rsidR="00036F54" w:rsidRDefault="00036F54" w:rsidP="000F170D">
      <w:pPr>
        <w:pStyle w:val="ListParagraph"/>
        <w:numPr>
          <w:ilvl w:val="0"/>
          <w:numId w:val="2"/>
        </w:numPr>
        <w:spacing w:after="0" w:line="480" w:lineRule="auto"/>
      </w:pPr>
      <w:r>
        <w:lastRenderedPageBreak/>
        <w:t xml:space="preserve">REVIEW OF LITERATURE </w:t>
      </w:r>
    </w:p>
    <w:p w:rsidR="00036F54" w:rsidRDefault="00036F54" w:rsidP="000F170D">
      <w:pPr>
        <w:spacing w:after="0" w:line="480" w:lineRule="auto"/>
        <w:ind w:firstLine="720"/>
      </w:pPr>
      <w:r>
        <w:t xml:space="preserve">The first article that will be reviewed is titled “The efficacy of Resveratrol in controlling hypertension: study protocol for a randomized, crossover, double-blinded, placebo-controlled trial”. </w:t>
      </w:r>
      <w:r w:rsidR="0059123D">
        <w:t>The experiment was conducted in order to determine whether resveratrol is an effective antihypertensive agent</w: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 </w:instrTex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DATA </w:instrText>
      </w:r>
      <w:r w:rsidR="00B80445">
        <w:fldChar w:fldCharType="end"/>
      </w:r>
      <w:r w:rsidR="00B80445">
        <w:fldChar w:fldCharType="separate"/>
      </w:r>
      <w:r w:rsidR="00203955" w:rsidRPr="00203955">
        <w:rPr>
          <w:noProof/>
          <w:vertAlign w:val="superscript"/>
        </w:rPr>
        <w:t>2</w:t>
      </w:r>
      <w:r w:rsidR="00B80445">
        <w:fldChar w:fldCharType="end"/>
      </w:r>
      <w:r w:rsidR="0059123D">
        <w:t xml:space="preserve">. </w:t>
      </w:r>
      <w:r>
        <w:t xml:space="preserve">This experiment included 100 </w:t>
      </w:r>
      <w:r w:rsidR="0081063D">
        <w:t xml:space="preserve">human </w:t>
      </w:r>
      <w:r>
        <w:t xml:space="preserve">subjects, 50 of which had </w:t>
      </w:r>
      <w:proofErr w:type="spellStart"/>
      <w:r>
        <w:t>prehypertension</w:t>
      </w:r>
      <w:proofErr w:type="spellEnd"/>
      <w:r>
        <w:t xml:space="preserve"> and 50 of which had stage 1 hypertension. For four weeks the first group received 500 mg of pure resveratrol in a capsule twice a day and the second group received a placebo. The participants’ blood pressure was measured and recorded once per week. After four weeks, the two groups switched treatments and the blood pressures were measured and recorded again once per week</w: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 </w:instrTex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DATA </w:instrText>
      </w:r>
      <w:r w:rsidR="00B80445">
        <w:fldChar w:fldCharType="end"/>
      </w:r>
      <w:r w:rsidR="00B80445">
        <w:fldChar w:fldCharType="separate"/>
      </w:r>
      <w:r w:rsidR="00203955" w:rsidRPr="00203955">
        <w:rPr>
          <w:noProof/>
          <w:vertAlign w:val="superscript"/>
        </w:rPr>
        <w:t>2</w:t>
      </w:r>
      <w:r w:rsidR="00B80445">
        <w:fldChar w:fldCharType="end"/>
      </w:r>
      <w:r>
        <w:t xml:space="preserve">. This study was a double-blinded study meaning that neither the participants nor the people giving the treatment and taking the blood pressure measurements know which group is receiving the resveratrol capsule and which group is receiving the placebo. This is definitely a strong </w:t>
      </w:r>
      <w:r w:rsidR="0059123D">
        <w:t>positive for any study because it immediately eliminates a huge source of possible bias and therefore</w:t>
      </w:r>
      <w:r w:rsidR="0081063D">
        <w:t xml:space="preserve"> decreases</w:t>
      </w:r>
      <w:r w:rsidR="0059123D">
        <w:t xml:space="preserve"> human error within the study. The group with </w:t>
      </w:r>
      <w:proofErr w:type="spellStart"/>
      <w:r w:rsidR="0059123D">
        <w:t>prehypertension</w:t>
      </w:r>
      <w:proofErr w:type="spellEnd"/>
      <w:r w:rsidR="0059123D">
        <w:t xml:space="preserve"> does not receive any medication during</w:t>
      </w:r>
      <w:r>
        <w:t xml:space="preserve"> </w:t>
      </w:r>
      <w:r w:rsidR="0059123D">
        <w:t>the eight weeks of the study; however, the participants with stage 1 hypertension did continue to receive their usual medications for hypertension during the study</w: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 </w:instrTex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DATA </w:instrText>
      </w:r>
      <w:r w:rsidR="00B80445">
        <w:fldChar w:fldCharType="end"/>
      </w:r>
      <w:r w:rsidR="00B80445">
        <w:fldChar w:fldCharType="separate"/>
      </w:r>
      <w:r w:rsidR="00203955" w:rsidRPr="00203955">
        <w:rPr>
          <w:noProof/>
          <w:vertAlign w:val="superscript"/>
        </w:rPr>
        <w:t>2</w:t>
      </w:r>
      <w:r w:rsidR="00B80445">
        <w:fldChar w:fldCharType="end"/>
      </w:r>
      <w:r w:rsidR="0059123D">
        <w:t xml:space="preserve">. </w:t>
      </w:r>
      <w:r w:rsidR="00203955">
        <w:t xml:space="preserve">At the end of the experiment, it was shown through the recorded blood pressure measurements that overall resveratrol did lower blood pressure in these subjects with </w:t>
      </w:r>
      <w:proofErr w:type="spellStart"/>
      <w:r w:rsidR="00203955">
        <w:t>prehypertension</w:t>
      </w:r>
      <w:proofErr w:type="spellEnd"/>
      <w:r w:rsidR="00203955">
        <w:t xml:space="preserve"> and stage 1 hypertension</w: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 </w:instrTex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DATA </w:instrText>
      </w:r>
      <w:r w:rsidR="00B80445">
        <w:fldChar w:fldCharType="end"/>
      </w:r>
      <w:r w:rsidR="00B80445">
        <w:fldChar w:fldCharType="separate"/>
      </w:r>
      <w:r w:rsidR="00203955" w:rsidRPr="00203955">
        <w:rPr>
          <w:noProof/>
          <w:vertAlign w:val="superscript"/>
        </w:rPr>
        <w:t>2</w:t>
      </w:r>
      <w:r w:rsidR="00B80445">
        <w:fldChar w:fldCharType="end"/>
      </w:r>
      <w:r w:rsidR="00203955">
        <w:t xml:space="preserve">. The blood pressure lowering effects of resveratrol were stronger in those with </w:t>
      </w:r>
      <w:proofErr w:type="spellStart"/>
      <w:r w:rsidR="00203955">
        <w:t>prehypertension</w:t>
      </w:r>
      <w:proofErr w:type="spellEnd"/>
      <w:r w:rsidR="00203955">
        <w:t xml:space="preserve"> than in those that already had hypertension. It is hypothesized by the researchers that this may be due to the fact that those with hypertension are already resistant to their own medications and it may take longer for the effects of resveratrol to show in them. However, the resveratrol was still effective among them</w: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 </w:instrText>
      </w:r>
      <w:r w:rsidR="00B80445">
        <w:fldChar w:fldCharType="begin">
          <w:fldData xml:space="preserve">PEVuZE5vdGU+PENpdGU+PEF1dGhvcj5Nb3ZhaGVkPC9BdXRob3I+PFllYXI+MjAxNjwvWWVhcj48
SURUZXh0PlRoZSBlZmZpY2FjeSBvZiByZXN2ZXJhdHJvbCBpbiBjb250cm9sbGluZyBoeXBlcnRl
bnNpb246IHN0dWR5IHByb3RvY29sIGZvciBhIHJhbmRvbWl6ZWQsIGNyb3Nzb3ZlciwgZG91Ymxl
LWJsaW5kZWQsIHBsYWNlYm8tY29udHJvbGxlZCB0cmlhbDwvSURUZXh0PjxEaXNwbGF5VGV4dD48
c3R5bGUgZmFjZT0ic3VwZXJzY3JpcHQiPjI8L3N0eWxlPjwvRGlzcGxheVRleHQ+PHJlY29yZD48
a2V5d29yZHM+PGtleXdvcmQ+Qmxvb2QgcHJlc3N1cmU8L2tleXdvcmQ+PGtleXdvcmQ+SHlwZXJ0
ZW5zaW9uPC9rZXl3b3JkPjxrZXl3b3JkPlBvbHlwaGVub2w8L2tleXdvcmQ+PGtleXdvcmQ+UmVz
dmVyYXRyb2w8L2tleXdvcmQ+PC9rZXl3b3Jkcz48dXJscz48cmVsYXRlZC11cmxzPjx1cmw+aHR0
cDovL3Byb3h5LXdjdXBhLmtsbnBhLm9yZy9sb2dpbj91cmw9aHR0cDovL3NlYXJjaC5lYnNjb2hv
c3QuY29tL2xvZ2luLmFzcHg/ZGlyZWN0PXRydWUmYW1wO2RiPW1uaCZhbXA7QU49MjczMzk0NTMm
YW1wO3NpdGU9ZWhvc3QtbGl2ZSZhbXA7c2NvcGU9c2l0ZTwvdXJsPjwvcmVsYXRlZC11cmxzPjwv
dXJscz48aXNibj4xNzQ1LTYyMTU8L2lzYm4+PHRpdGxlcz48dGl0bGU+VGhlIGVmZmljYWN5IG9m
IHJlc3ZlcmF0cm9sIGluIGNvbnRyb2xsaW5nIGh5cGVydGVuc2lvbjogc3R1ZHkgcHJvdG9jb2wg
Zm9yIGEgcmFuZG9taXplZCwgY3Jvc3NvdmVyLCBkb3VibGUtYmxpbmRlZCwgcGxhY2Viby1jb250
cm9sbGVkIHRyaWFsPC90aXRsZT48c2Vjb25kYXJ5LXRpdGxlPlRyaWFsczwvc2Vjb25kYXJ5LXRp
dGxlPjwvdGl0bGVzPjxwYWdlcz4yOTYtMjk2PC9wYWdlcz48bnVtYmVyPjE8L251bWJlcj48Y29u
dHJpYnV0b3JzPjxhdXRob3JzPjxhdXRob3I+TW92YWhlZCwgQWxpPC9hdXRob3I+PGF1dGhvcj5P
c3RvdmFyLCBBZnNoaW48L2F1dGhvcj48YXV0aG9yPklyYW5wb3VyLCBEYXJ5b3VzaDwvYXV0aG9y
PjxhdXRob3I+VGhhbmRhcGlsbHksIFNpam8gSm9zZXBoPC9hdXRob3I+PGF1dGhvcj5SYWosIFBl
bWE8L2F1dGhvcj48YXV0aG9yPkxvdWlzLCBYYXZpZXIgTGllYmVuPC9hdXRob3I+PGF1dGhvcj5T
bW9saWdhLCBKYW1lcyBNaWNoYWVsPC9hdXRob3I+PGF1dGhvcj5OZXR0aWNhZGFuLCBUaG9tYXM8
L2F1dGhvcj48L2F1dGhvcnM+PC9jb250cmlidXRvcnM+PGFkZGVkLWRhdGUgZm9ybWF0PSJ1dGMi
PjE0NzM2ODc0MTE8L2FkZGVkLWRhdGU+PHB1Yi1sb2NhdGlvbj5FbmdsYW5kPC9wdWItbG9jYXRp
b24+PHJlZi10eXBlIG5hbWU9IkpvdXJuYWwgQXJ0aWNsZSI+MTc8L3JlZi10eXBlPjxhdXRoLWFk
ZHJlc3M+VGhlIFBlcnNpYW4gR3VsZiBUcm9waWNhbCBNZWRpY2luZSBSZXNlYXJjaCBDZW50ZXIs
IEJpb2NoZW1pc3RyeSBHcm91cCwgQnVzaGVociBVbml2ZXJzaXR5IG9mIE1lZGljYWwgU2NpZW5j
ZXMsIEJ1c2hlaHIsIElyYW4uIGFtb3ZhaGVkNThAZ21haWwuY29tLiYjeEQ7VGhlIFBlcnNpYW4g
R3VsZiBUcm9waWNhbCBNZWRpY2luZSBSZXNlYXJjaCBDZW50ZXIsIEJpb2NoZW1pc3RyeSBHcm91
cCwgQnVzaGVociBVbml2ZXJzaXR5IG9mIE1lZGljYWwgU2NpZW5jZXMsIEJ1c2hlaHIsIElyYW4u
JiN4RDtEZXBhcnRtZW50IG9mIENhcmRpb2xvZ3ksIEZhY3VsdHkgb2YgTWVkaWNpbmUsIEJ1c2hl
aHIgVW5pdmVyc2l0eSBvZiBNZWRpY2FsIFNjaWVuY2VzLCBCdXNoZWhyLCBJcmFuLiYjeEQ7QWdy
aWN1bHR1cmUgYW5kIEFncmktRm9vZCBDYW5hZGEsIFdpbm5pcGVnLCBNYW5pdG9iYSwgUjNUIDJN
OSwgQ2FuYWRhLiYjeEQ7Q2FuYWRpYW4gQ2VudHJlIGZvciBBZ3JpLUZvb2QgUmVzZWFyY2ggaW4g
SGVhbHRoIGFuZCBNZWRpY2luZSwgV2lubmlwZWcsIFIySCAyQTYsIENhbmFkYS4mI3hEO0Fncmlj
dWx0dXJlIGFuZCBBZ3JpLUZvb2QgQ2FuYWRhLCBXaW5uaXBlZywgTWFuaXRvYmEsIFIzVCAyTTks
IENhbmFkYS4mI3hEO0RlcGFydG1lbnQgb2YgUGh5c2lvbG9neSBhbmQgUGF0aG9waHlzaW9sb2d5
LCBVbml2ZXJzaXR5IG9mIE1hbml0b2JhLCBXaW5uaXBlZywgTWFuaXRvYmEsIFIzRSAwSjksIENh
bmFkYS4mI3hEO0RlcGFydG1lbnQgb2YgUGh5c2ljYWwgVGhlcmFweSwgSGlnaCBQb2ludCBVbml2
ZXJzaXR5LCBIaWdoIFBvaW50LCBOQywgMjcyNjIsIFVTQS4mI3hEO0RlcGFydG1lbnQgb2YgQmFz
aWMgUGhhcm1hY2V1dGljYWwgU2NpZW5jZXMsIEhpZ2ggUG9pbnQgVW5pdmVyc2l0eSwgSGlnaCBQ
b2ludCwgTkMsIDI3MjYyLCBVU0EuJiN4RDtEZXBhcnRtZW50IG9mIENhcmRpb2xvZ3ksIEZhY3Vs
dHkgb2YgTWVkaWNpbmUsIEJ1c2hlaHIgVW5pdmVyc2l0eSBvZiBNZWRpY2FsIFNjaWVuY2VzLCBC
dXNoZWhyLCBJcmFuLiB0bmV0dGljYWRhbkBzYnJjLmNhLiYjeEQ7QWdyaWN1bHR1cmUgYW5kIEFn
cmktRm9vZCBDYW5hZGEsIFdpbm5pcGVnLCBNYW5pdG9iYSwgUjNUIDJNOSwgQ2FuYWRhLiB0bmV0
dGljYWRhbkBzYnJjLmNhLiYjeEQ7SGVhcnQgRmFpbHVyZSBSZXNlYXJjaCBMYWJvcmF0b3J5LCBD
YW5hZGlhbiBDZW50cmUgZm9yIEFncmktRm9vZCBSZXNlYXJjaCBpbiBIZWFsdGggYW5kIE1lZGlj
aW5lLCBSMjAzNSwgU3QuIEJvbmlmYWNlIFJlc2VhcmNoIENlbnRyZSwgMzUxIFRhY2hlIEF2ZW51
ZSwgV2lubmlwZWcsIE1hbml0b2JhLCBSMkggMkE2LCBDYW5hZGEuIHRuZXR0aWNhZGFuQHNicmMu
Y2EuPC9hdXRoLWFkZHJlc3M+PGRhdGVzPjx5ZWFyPjIwMTY8L3llYXI+PC9kYXRlcz48cmVtb3Rl
LWRhdGFiYXNlLXByb3ZpZGVyPkVCU0NPaG9zdDwvcmVtb3RlLWRhdGFiYXNlLXByb3ZpZGVyPjxy
ZWMtbnVtYmVyPjEwPC9yZWMtbnVtYmVyPjxwdWJsaXNoZXI+QmlvTWVkIENlbnRyYWw8L3B1Ymxp
c2hlcj48bGFzdC11cGRhdGVkLWRhdGUgZm9ybWF0PSJ1dGMiPjE0NzM2ODc0Mjg8L2xhc3QtdXBk
YXRlZC1kYXRlPjxhY2Nlc3Npb24tbnVtPjI3MzM5NDUzPC9hY2Nlc3Npb24tbnVtPjxlbGVjdHJv
bmljLXJlc291cmNlLW51bT4xMC4xMTg2L3MxMzA2My0wMTYtMTQyNi14PC9lbGVjdHJvbmljLXJl
c291cmNlLW51bT48dm9sdW1lPjE3PC92b2x1bWU+PHJlbW90ZS1kYXRhYmFzZS1uYW1lPm1uaDwv
cmVtb3RlLWRhdGFiYXNlLW5hbWU+PC9yZWNvcmQ+PC9DaXRlPjwvRW5kTm90ZT5=
</w:fldData>
        </w:fldChar>
      </w:r>
      <w:r w:rsidR="00203955">
        <w:instrText xml:space="preserve"> ADDIN EN.CITE.DATA </w:instrText>
      </w:r>
      <w:r w:rsidR="00B80445">
        <w:fldChar w:fldCharType="end"/>
      </w:r>
      <w:r w:rsidR="00B80445">
        <w:fldChar w:fldCharType="separate"/>
      </w:r>
      <w:r w:rsidR="00203955" w:rsidRPr="00203955">
        <w:rPr>
          <w:noProof/>
          <w:vertAlign w:val="superscript"/>
        </w:rPr>
        <w:t>2</w:t>
      </w:r>
      <w:r w:rsidR="00B80445">
        <w:fldChar w:fldCharType="end"/>
      </w:r>
      <w:r w:rsidR="00203955">
        <w:t>. Also, the sample size of this study was relatively small, so in order to really evaluate the effectivenes</w:t>
      </w:r>
      <w:r w:rsidR="0081063D">
        <w:t>s of resveratrol in hypertensive</w:t>
      </w:r>
      <w:r w:rsidR="00203955">
        <w:t xml:space="preserve"> patients, a new study needs to be conducted that includes a much larger sample size and a longer period of treatment with the </w:t>
      </w:r>
      <w:r w:rsidR="00203955">
        <w:lastRenderedPageBreak/>
        <w:t xml:space="preserve">resveratrol. </w:t>
      </w:r>
      <w:r w:rsidR="00F01345">
        <w:t xml:space="preserve">Overall, this study was a relatively strong study regarding validity and reliability. One downfall of the article itself is that it failed to describe the participants themselves regarding age, race, and gender. These demographics may not have anything to do with what is being studied in the experiment, but just in case it does sway the results, it is important that this information is included. </w:t>
      </w:r>
    </w:p>
    <w:p w:rsidR="001B41AC" w:rsidRDefault="00102377" w:rsidP="000F170D">
      <w:pPr>
        <w:spacing w:after="0" w:line="480" w:lineRule="auto"/>
        <w:ind w:firstLine="720"/>
      </w:pPr>
      <w:r>
        <w:t>The second article for review is titled “Resveratrol decreases fructose-induced oxidative stres</w:t>
      </w:r>
      <w:r w:rsidR="0081063D">
        <w:t xml:space="preserve">s, mediated by NADPH </w:t>
      </w:r>
      <w:proofErr w:type="spellStart"/>
      <w:r w:rsidR="0081063D">
        <w:t>oxidase</w:t>
      </w:r>
      <w:proofErr w:type="spellEnd"/>
      <w:r w:rsidR="0081063D">
        <w:t xml:space="preserve"> via</w:t>
      </w:r>
      <w:r>
        <w:t xml:space="preserve"> an AMPK-dependent mechanism”. Through research, it has been found that hypertension is caused by many things including the pathogenic factor of oxidative stress</w: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D3779E">
        <w:instrText xml:space="preserve"> ADDIN EN.CITE </w:instrTex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D3779E">
        <w:instrText xml:space="preserve"> ADDIN EN.CITE.DATA </w:instrText>
      </w:r>
      <w:r w:rsidR="00B80445">
        <w:fldChar w:fldCharType="end"/>
      </w:r>
      <w:r w:rsidR="00B80445">
        <w:fldChar w:fldCharType="separate"/>
      </w:r>
      <w:r w:rsidR="00D3779E" w:rsidRPr="00D3779E">
        <w:rPr>
          <w:noProof/>
          <w:vertAlign w:val="superscript"/>
        </w:rPr>
        <w:t>3</w:t>
      </w:r>
      <w:r w:rsidR="00B80445">
        <w:fldChar w:fldCharType="end"/>
      </w:r>
      <w:r>
        <w:t>. It has also been found that resver</w:t>
      </w:r>
      <w:r w:rsidR="0081063D">
        <w:t>atrol</w:t>
      </w:r>
      <w:r>
        <w:t xml:space="preserve"> increases NO bioavailability</w:t>
      </w:r>
      <w:r w:rsidR="0081063D">
        <w:t>,</w:t>
      </w:r>
      <w:r>
        <w:t xml:space="preserve"> therefore, decreasing risk of and preventing cardiovascular disease and hypertension. This study was conducted in order to determine whether resveratrol decreases the generation and production of ‘reactive oxygen species’ which would therefore decrease high blood pressure in fructose</w:t>
      </w:r>
      <w:r w:rsidR="00D3779E">
        <w:t>-induced hypertension</w: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D3779E">
        <w:instrText xml:space="preserve"> ADDIN EN.CITE </w:instrTex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D3779E">
        <w:instrText xml:space="preserve"> ADDIN EN.CITE.DATA </w:instrText>
      </w:r>
      <w:r w:rsidR="00B80445">
        <w:fldChar w:fldCharType="end"/>
      </w:r>
      <w:r w:rsidR="00B80445">
        <w:fldChar w:fldCharType="separate"/>
      </w:r>
      <w:r w:rsidR="00D3779E" w:rsidRPr="00D3779E">
        <w:rPr>
          <w:noProof/>
          <w:vertAlign w:val="superscript"/>
        </w:rPr>
        <w:t>3</w:t>
      </w:r>
      <w:r w:rsidR="00B80445">
        <w:fldChar w:fldCharType="end"/>
      </w:r>
      <w:r w:rsidR="00D3779E">
        <w:t>. The study was four weeks long and included 30</w:t>
      </w:r>
      <w:r>
        <w:t xml:space="preserve"> rats </w:t>
      </w:r>
      <w:r w:rsidR="00D3779E">
        <w:t xml:space="preserve">(16 week old males) </w:t>
      </w:r>
      <w:r>
        <w:t>with high blood pressure</w:t>
      </w:r>
      <w:r w:rsidR="0081063D">
        <w:t>. They</w:t>
      </w:r>
      <w:r>
        <w:t xml:space="preserve"> were obtained and kept in individual cages. </w:t>
      </w:r>
      <w:r w:rsidR="00D3779E">
        <w:t>They were randomly divided into five equal groups. The first was th</w:t>
      </w:r>
      <w:r w:rsidR="0081063D">
        <w:t>e control group, the second was</w:t>
      </w:r>
      <w:r w:rsidR="00D3779E">
        <w:t xml:space="preserve"> fed 10% fructose, the third was fed 10 mg per day pure resveratrol, the fourth was fed 10% fructose and 10 mg per day pure resveratrol, and the fifth group was fed fructose for the first two weeks and then switched to fructose and resveratrol for the last two weeks. The systolic blood pressure of the rats was measured and recorded at the beginning of the experiment and then every single day thereafter for the full four weeks. </w:t>
      </w:r>
      <w:r w:rsidR="00397BF4">
        <w:t xml:space="preserve">At the end of the four weeks the researchers </w:t>
      </w:r>
      <w:r w:rsidR="00EF6713">
        <w:t xml:space="preserve">determined that eating a diet high in fructose is associated with high blood pressure. The most interesting results of the five groups </w:t>
      </w:r>
      <w:proofErr w:type="gramStart"/>
      <w:r w:rsidR="00EF6713">
        <w:t>was</w:t>
      </w:r>
      <w:proofErr w:type="gramEnd"/>
      <w:r w:rsidR="00EF6713">
        <w:t xml:space="preserve"> the last group that was fed fructose for two weeks and then fructose and resveratrol for two weeks. For the first two weeks, the blood pressures of the rats steadily increased the entire time. Then w</w:t>
      </w:r>
      <w:r w:rsidR="006F584C">
        <w:t>hen the resveratrol was introduced, the blood pressures</w:t>
      </w:r>
      <w:r w:rsidR="00EF6713">
        <w:t xml:space="preserve"> leveled out and then rapidly decreased back to baseline. They found that resveratrol has this effect on blood pressure because it inhibits ANF-II-induced </w:t>
      </w:r>
      <w:proofErr w:type="spellStart"/>
      <w:r w:rsidR="00EF6713">
        <w:t>cardiomyocyte</w:t>
      </w:r>
      <w:proofErr w:type="spellEnd"/>
      <w:r w:rsidR="00EF6713">
        <w:t xml:space="preserve"> hypertrophy. This is linked directly to the fact that resveratrol acts as an </w:t>
      </w:r>
      <w:r w:rsidR="00EF6713">
        <w:lastRenderedPageBreak/>
        <w:t>antioxidant</w: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EF6713">
        <w:instrText xml:space="preserve"> ADDIN EN.CITE </w:instrText>
      </w:r>
      <w:r w:rsidR="00B80445">
        <w:fldChar w:fldCharType="begin">
          <w:fldData xml:space="preserve">PEVuZE5vdGU+PENpdGU+PEF1dGhvcj5DaGVuZzwvQXV0aG9yPjxZZWFyPjIwMTQ8L1llYXI+PElE
VGV4dD5SZXN2ZXJhdHJvbCBkZWNyZWFzZXMgZnJ1Y3Rvc2UtaW5kdWNlZCBveGlkYXRpdmUgc3Ry
ZXNzLCBtZWRpYXRlZCBieSBOQURQSCBveGlkYXNlIHZpYSBhbiBBTVBLLWRlcGVuZGVudCBtZWNo
YW5pc208L0lEVGV4dD48RGlzcGxheVRleHQ+PHN0eWxlIGZhY2U9InN1cGVyc2NyaXB0Ij4zPC9z
dHlsZT48L0Rpc3BsYXlUZXh0PjxyZWNvcmQ+PGtleXdvcmRzPjxrZXl3b3JkPkFudGlveGlkYW50
cy8qcGhhcm1hY29sb2d5PC9rZXl3b3JkPjxrZXl3b3JkPkh5cGVydGVuc2lvbi8qbWV0YWJvbGlz
bTwva2V5d29yZD48a2V5d29yZD5Tb2xpdGFyeSBOdWNsZXVzLypkcnVnIGVmZmVjdHM8L2tleXdv
cmQ+PGtleXdvcmQ+U3RpbGJlbmVzLypwaGFybWFjb2xvZ3k8L2tleXdvcmQ+PGtleXdvcmQ+QU1Q
LUFjdGl2YXRlZCBQcm90ZWluIEtpbmFzZXMvbWV0YWJvbGlzbTwva2V5d29yZD48a2V5d29yZD5B
bmltYWxzPC9rZXl3b3JkPjxrZXl3b3JkPkJsb29kIFByZXNzdXJlL2RydWcgZWZmZWN0czwva2V5
d29yZD48a2V5d29yZD5DZXJlYmVsbHVtL2RydWcgZWZmZWN0czwva2V5d29yZD48a2V5d29yZD5D
ZXJlYmVsbHVtL21ldGFib2xpc208L2tleXdvcmQ+PGtleXdvcmQ+RnJ1Y3Rvc2U8L2tleXdvcmQ+
PGtleXdvcmQ+SHlwZXJ0ZW5zaW9uL2NoZW1pY2FsbHkgaW5kdWNlZDwva2V5d29yZD48a2V5d29y
ZD5IeXBlcnRlbnNpb24vcGh5c2lvcGF0aG9sb2d5PC9rZXl3b3JkPjxrZXl3b3JkPk1hbGU8L2tl
eXdvcmQ+PGtleXdvcmQ+TkFEUEggT3hpZGFzZS9tZXRhYm9saXNtPC9rZXl3b3JkPjxrZXl3b3Jk
Pk5pdHJpYyBPeGlkZSBTeW50aGFzZSBUeXBlIEkvbWV0YWJvbGlzbTwva2V5d29yZD48a2V5d29y
ZD5OaXRyb2dlbiBPeGlkZXMvbWV0YWJvbGlzbTwva2V5d29yZD48a2V5d29yZD5PeGlkYXRpdmUg
U3RyZXNzL2RydWcgZWZmZWN0czwva2V5d29yZD48a2V5d29yZD5Qcm90by1PbmNvZ2VuZSBQcm90
ZWlucyBjLWFrdC9tZXRhYm9saXNtPC9rZXl3b3JkPjxrZXl3b3JkPlJhdHMsIEluYnJlZCBXS1k8
L2tleXdvcmQ+PGtleXdvcmQ+UmVhY3RpdmUgT3h5Z2VuIFNwZWNpZXMvbWV0YWJvbGlzbTwva2V5
d29yZD48a2V5d29yZD5Tb2xpdGFyeSBOdWNsZXVzL21ldGFib2xpc208L2tleXdvcmQ+PGtleXdv
cmQ+U3VwZXJveGlkZSBEaXNtdXRhc2UvbWV0YWJvbGlzbTwva2V5d29yZD48a2V5d29yZD5BTVBL
PC9rZXl3b3JkPjxrZXl3b3JkPmh5cGVydGVuc2lvbjwva2V5d29yZD48a2V5d29yZD5uaXRyb2dl
biBveGlkZXM8L2tleXdvcmQ+PGtleXdvcmQ+bnVjbGV1cyB0cmFjdHVzIHNvbGl0YXJpaTwva2V5
d29yZD48a2V5d29yZD5yZXN2ZXJhdHJvbDwva2V5d29yZD48L2tleXdvcmRzPjx1cmxzPjxyZWxh
dGVkLXVybHM+PHVybD5odHRwOi8vcHJveHktd2N1cGEua2xucGEub3JnL2xvZ2luP3VybD1odHRw
Oi8vc2VhcmNoLmVic2NvaG9zdC5jb20vbG9naW4uYXNweD9kaXJlY3Q9dHJ1ZSZhbXA7ZGI9bW5o
JmFtcDtBTj0yNDU0NzgxMiZhbXA7c2l0ZT1laG9zdC1saXZlJmFtcDtzY29wZT1zaXRlPC91cmw+
PC9yZWxhdGVkLXVybHM+PC91cmxzPjxpc2JuPjE0NzYtNTM4MTwvaXNibj48dGl0bGVzPjx0aXRs
ZT5SZXN2ZXJhdHJvbCBkZWNyZWFzZXMgZnJ1Y3Rvc2UtaW5kdWNlZCBveGlkYXRpdmUgc3RyZXNz
LCBtZWRpYXRlZCBieSBOQURQSCBveGlkYXNlIHZpYSBhbiBBTVBLLWRlcGVuZGVudCBtZWNoYW5p
c208L3RpdGxlPjxzZWNvbmRhcnktdGl0bGU+QnJpdGlzaCBKb3VybmFsIE9mIFBoYXJtYWNvbG9n
eTwvc2Vjb25kYXJ5LXRpdGxlPjwvdGl0bGVzPjxwYWdlcz4yNzM5LTI3NTA8L3BhZ2VzPjxudW1i
ZXI+MTE8L251bWJlcj48Y29udHJpYnV0b3JzPjxhdXRob3JzPjxhdXRob3I+Q2hlbmcsIFBlaS1X
ZW48L2F1dGhvcj48YXV0aG9yPkhvLCBXZW4tWXU8L2F1dGhvcj48YXV0aG9yPlN1LCBZdS1UaW5n
PC9hdXRob3I+PGF1dGhvcj5MdSwgUGVpLUp1bmc8L2F1dGhvcj48YXV0aG9yPkNoZW4sIEJvLVpv
bmU8L2F1dGhvcj48YXV0aG9yPkNoZW5nLCBXZW4tSGFuPC9hdXRob3I+PGF1dGhvcj5MdSwgV2Vu
LUhzaWVuPC9hdXRob3I+PGF1dGhvcj5TdW4sIEd3by1DaGluZzwvYXV0aG9yPjxhdXRob3I+WWVo
LCBUdW5nLUNoZW48L2F1dGhvcj48YXV0aG9yPkhzaWFvLCBNaWNoYWVsPC9hdXRob3I+PGF1dGhv
cj5Uc2VuZywgQ2hpbmctSml1bm48L2F1dGhvcj48L2F1dGhvcnM+PC9jb250cmlidXRvcnM+PGFk
ZGVkLWRhdGUgZm9ybWF0PSJ1dGMiPjE0NzM2ODgwMjQ8L2FkZGVkLWRhdGU+PHB1Yi1sb2NhdGlv
bj5FbmdsYW5kPC9wdWItbG9jYXRpb24+PHJlZi10eXBlIG5hbWU9IkpvdXJuYWwgQXJ0aWNsZSI+
MTc8L3JlZi10eXBlPjxhdXRoLWFkZHJlc3M+RGVwYXJ0bWVudCBvZiBNZWRpY2FsIEVkdWNhdGlv
biBhbmQgUmVzZWFyY2gsIEthb2hzaXVuZyBWZXRlcmFucyBHZW5lcmFsIEhvc3BpdGFsLCBLYW9o
c2l1bmcsIFRhaXdhbi48L2F1dGgtYWRkcmVzcz48ZGF0ZXM+PHllYXI+MjAxNDwveWVhcj48L2Rh
dGVzPjxyZW1vdGUtZGF0YWJhc2UtcHJvdmlkZXI+RUJTQ09ob3N0PC9yZW1vdGUtZGF0YWJhc2Ut
cHJvdmlkZXI+PHJlYy1udW1iZXI+MTE8L3JlYy1udW1iZXI+PHB1Ymxpc2hlcj5XaWxleTwvcHVi
bGlzaGVyPjxsYXN0LXVwZGF0ZWQtZGF0ZSBmb3JtYXQ9InV0YyI+MTQ3MzY4ODAzNDwvbGFzdC11
cGRhdGVkLWRhdGU+PGFjY2Vzc2lvbi1udW0+MjQ1NDc4MTI8L2FjY2Vzc2lvbi1udW0+PGVsZWN0
cm9uaWMtcmVzb3VyY2UtbnVtPjEwLjExMTEvYnBoLjEyNjQ4PC9lbGVjdHJvbmljLXJlc291cmNl
LW51bT48dm9sdW1lPjE3MTwvdm9sdW1lPjxyZW1vdGUtZGF0YWJhc2UtbmFtZT5tbmg8L3JlbW90
ZS1kYXRhYmFzZS1uYW1lPjwvcmVjb3JkPjwvQ2l0ZT48L0VuZE5vdGU+AG==
</w:fldData>
        </w:fldChar>
      </w:r>
      <w:r w:rsidR="00EF6713">
        <w:instrText xml:space="preserve"> ADDIN EN.CITE.DATA </w:instrText>
      </w:r>
      <w:r w:rsidR="00B80445">
        <w:fldChar w:fldCharType="end"/>
      </w:r>
      <w:r w:rsidR="00B80445">
        <w:fldChar w:fldCharType="separate"/>
      </w:r>
      <w:r w:rsidR="00EF6713" w:rsidRPr="00EF6713">
        <w:rPr>
          <w:noProof/>
          <w:vertAlign w:val="superscript"/>
        </w:rPr>
        <w:t>3</w:t>
      </w:r>
      <w:r w:rsidR="00B80445">
        <w:fldChar w:fldCharType="end"/>
      </w:r>
      <w:r w:rsidR="00EF6713">
        <w:t>.</w:t>
      </w:r>
      <w:r w:rsidR="006F584C">
        <w:t xml:space="preserve"> Overall,</w:t>
      </w:r>
      <w:r w:rsidR="001B41AC">
        <w:t xml:space="preserve"> this experiment was extremely strong because it examined many of the effects and combinations of resveratrol with fructose which is a cause of hypertension. The study could have been improved if it would have been done with human subjects (if ethical) and included more subjects to increase validity of the results. </w:t>
      </w:r>
    </w:p>
    <w:p w:rsidR="00F01345" w:rsidRDefault="001B41AC" w:rsidP="000F170D">
      <w:pPr>
        <w:spacing w:after="0" w:line="480" w:lineRule="auto"/>
        <w:ind w:firstLine="720"/>
      </w:pPr>
      <w:r>
        <w:t xml:space="preserve">The third article for review is titled “Vascular and Cardiac Effects of Grape Powder in the Spontaneously Hypertensive Rat”. </w:t>
      </w:r>
      <w:r w:rsidR="005174F3">
        <w:t xml:space="preserve">This study is unique because it deals with </w:t>
      </w:r>
      <w:r w:rsidR="00E32323">
        <w:t xml:space="preserve">resveratrol in the form of </w:t>
      </w:r>
      <w:r w:rsidR="006F584C">
        <w:t>freeze dried grape powder</w:t>
      </w:r>
      <w:r w:rsidR="00E32323">
        <w:t xml:space="preserve">. </w:t>
      </w:r>
      <w:r w:rsidR="00A43681">
        <w:t xml:space="preserve">This experiment was conducted in order to examine the effect of resveratrol and other </w:t>
      </w:r>
      <w:proofErr w:type="spellStart"/>
      <w:r w:rsidR="00A43681">
        <w:t>phytochemical</w:t>
      </w:r>
      <w:proofErr w:type="spellEnd"/>
      <w:r w:rsidR="00A43681">
        <w:t xml:space="preserve"> constituents in grapes such as </w:t>
      </w:r>
      <w:proofErr w:type="spellStart"/>
      <w:r w:rsidR="00A43681">
        <w:t>catechins</w:t>
      </w:r>
      <w:proofErr w:type="spellEnd"/>
      <w:r w:rsidR="00A43681">
        <w:t xml:space="preserve">, </w:t>
      </w:r>
      <w:proofErr w:type="spellStart"/>
      <w:r w:rsidR="00A43681">
        <w:t>anthocyanins</w:t>
      </w:r>
      <w:proofErr w:type="spellEnd"/>
      <w:r w:rsidR="00A43681">
        <w:t xml:space="preserve">, </w:t>
      </w:r>
      <w:proofErr w:type="spellStart"/>
      <w:r w:rsidR="00A43681">
        <w:t>flavanols</w:t>
      </w:r>
      <w:proofErr w:type="spellEnd"/>
      <w:r w:rsidR="00A43681">
        <w:t xml:space="preserve">, and </w:t>
      </w:r>
      <w:r w:rsidR="006F584C">
        <w:t xml:space="preserve">other </w:t>
      </w:r>
      <w:proofErr w:type="spellStart"/>
      <w:r w:rsidR="00A43681">
        <w:t>stilbenes</w:t>
      </w:r>
      <w:proofErr w:type="spellEnd"/>
      <w:r w:rsidR="00A43681">
        <w:t xml:space="preserve"> on vascular and cardiac effects</w: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DB0FFD">
        <w:instrText xml:space="preserve"> ADDIN EN.CITE </w:instrTex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DB0FFD">
        <w:instrText xml:space="preserve"> ADDIN EN.CITE.DATA </w:instrText>
      </w:r>
      <w:r w:rsidR="00B80445">
        <w:fldChar w:fldCharType="end"/>
      </w:r>
      <w:r w:rsidR="00B80445">
        <w:fldChar w:fldCharType="separate"/>
      </w:r>
      <w:r w:rsidR="00DB0FFD" w:rsidRPr="00DB0FFD">
        <w:rPr>
          <w:noProof/>
          <w:vertAlign w:val="superscript"/>
        </w:rPr>
        <w:t>4</w:t>
      </w:r>
      <w:r w:rsidR="00B80445">
        <w:fldChar w:fldCharType="end"/>
      </w:r>
      <w:r w:rsidR="00A43681">
        <w:t>. These specifically include blood pressure, lumen narrowing, and vascular compliance. E</w:t>
      </w:r>
      <w:r w:rsidR="00E32323">
        <w:t>ight week old rats with spontaneous hypertension were obtained and ca</w:t>
      </w:r>
      <w:r w:rsidR="00A43681">
        <w:t>ged individua</w:t>
      </w:r>
      <w:r w:rsidR="00DB0FFD">
        <w:t xml:space="preserve">lly. They were divided into three </w:t>
      </w:r>
      <w:r w:rsidR="00A43681">
        <w:t>groups, the first group was the control group that</w:t>
      </w:r>
      <w:r w:rsidR="00DB0FFD">
        <w:t xml:space="preserve"> did not receive any supplement, </w:t>
      </w:r>
      <w:r w:rsidR="00A43681">
        <w:t xml:space="preserve">the second group received </w:t>
      </w:r>
      <w:r w:rsidR="00DB0FFD">
        <w:t>pure resveratrol in freeze dried</w:t>
      </w:r>
      <w:r w:rsidR="00A43681">
        <w:t xml:space="preserve"> form once a day in 1.75 mg dosages</w:t>
      </w:r>
      <w:r w:rsidR="00DB0FFD">
        <w:t>, and the third group received grape powder supplement that included resveratrol,</w:t>
      </w:r>
      <w:r w:rsidR="00DB0FFD" w:rsidRPr="00DB0FFD">
        <w:t xml:space="preserve"> </w:t>
      </w:r>
      <w:proofErr w:type="spellStart"/>
      <w:r w:rsidR="00DB0FFD">
        <w:t>catechins</w:t>
      </w:r>
      <w:proofErr w:type="spellEnd"/>
      <w:r w:rsidR="00DB0FFD">
        <w:t xml:space="preserve">, </w:t>
      </w:r>
      <w:proofErr w:type="spellStart"/>
      <w:r w:rsidR="00DB0FFD">
        <w:t>anthocyanins</w:t>
      </w:r>
      <w:proofErr w:type="spellEnd"/>
      <w:r w:rsidR="00DB0FFD">
        <w:t xml:space="preserve">, </w:t>
      </w:r>
      <w:proofErr w:type="spellStart"/>
      <w:r w:rsidR="00DB0FFD">
        <w:t>flavanols</w:t>
      </w:r>
      <w:proofErr w:type="spellEnd"/>
      <w:r w:rsidR="00DB0FFD">
        <w:t xml:space="preserve">, and </w:t>
      </w:r>
      <w:proofErr w:type="spellStart"/>
      <w:r w:rsidR="00DB0FFD">
        <w:t>stilbenes</w:t>
      </w:r>
      <w:proofErr w:type="spellEnd"/>
      <w:r w:rsidR="00DB0FFD">
        <w:t xml:space="preserve"> in 10 mg dosages</w: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707E43">
        <w:instrText xml:space="preserve"> ADDIN EN.CITE </w:instrTex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707E43">
        <w:instrText xml:space="preserve"> ADDIN EN.CITE.DATA </w:instrText>
      </w:r>
      <w:r w:rsidR="00B80445">
        <w:fldChar w:fldCharType="end"/>
      </w:r>
      <w:r w:rsidR="00B80445">
        <w:fldChar w:fldCharType="separate"/>
      </w:r>
      <w:r w:rsidR="00707E43" w:rsidRPr="00707E43">
        <w:rPr>
          <w:noProof/>
          <w:vertAlign w:val="superscript"/>
        </w:rPr>
        <w:t>4</w:t>
      </w:r>
      <w:r w:rsidR="00B80445">
        <w:fldChar w:fldCharType="end"/>
      </w:r>
      <w:r w:rsidR="00A43681">
        <w:t>. The study was held for ten wee</w:t>
      </w:r>
      <w:r w:rsidR="00DB0FFD">
        <w:t>ks during which the rats were ten to twenty weeks old. At the conclusion of the study, the researchers reported that resveratrol failed to reduce blood pressure but did increase vascular compliance and decreased lumen diameter. The group that received the grape powder had significant blood pressure lowering but had reduced vascular compliance and no effect on lumen diameter</w: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365A49">
        <w:instrText xml:space="preserve"> ADDIN EN.CITE </w:instrTex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365A49">
        <w:instrText xml:space="preserve"> ADDIN EN.CITE.DATA </w:instrText>
      </w:r>
      <w:r w:rsidR="00B80445">
        <w:fldChar w:fldCharType="end"/>
      </w:r>
      <w:r w:rsidR="00B80445">
        <w:fldChar w:fldCharType="separate"/>
      </w:r>
      <w:r w:rsidR="00365A49" w:rsidRPr="00365A49">
        <w:rPr>
          <w:noProof/>
          <w:vertAlign w:val="superscript"/>
        </w:rPr>
        <w:t>4</w:t>
      </w:r>
      <w:r w:rsidR="00B80445">
        <w:fldChar w:fldCharType="end"/>
      </w:r>
      <w:r w:rsidR="00DB0FFD">
        <w:t xml:space="preserve">. From these results it can be concluded that the resveratrol itself may not be lowering blood pressure, but all of the </w:t>
      </w:r>
      <w:proofErr w:type="spellStart"/>
      <w:r w:rsidR="00DB0FFD">
        <w:t>phytochemicals</w:t>
      </w:r>
      <w:proofErr w:type="spellEnd"/>
      <w:r w:rsidR="00DB0FFD">
        <w:t xml:space="preserve"> and </w:t>
      </w:r>
      <w:proofErr w:type="spellStart"/>
      <w:r w:rsidR="00DB0FFD">
        <w:t>polyphenols</w:t>
      </w:r>
      <w:proofErr w:type="spellEnd"/>
      <w:r w:rsidR="00DB0FFD">
        <w:t xml:space="preserve"> together in grapes aids in blood pressure lowering. </w:t>
      </w:r>
      <w:r w:rsidR="006F584C">
        <w:t xml:space="preserve">Therefore, the best way to incorporate these into an individual’s diet would be to eat whole grapes instead rather than supplementing. </w:t>
      </w:r>
    </w:p>
    <w:p w:rsidR="00707E43" w:rsidRDefault="005D0BC6" w:rsidP="000F170D">
      <w:pPr>
        <w:spacing w:after="0" w:line="480" w:lineRule="auto"/>
        <w:ind w:firstLine="720"/>
      </w:pPr>
      <w:r>
        <w:t xml:space="preserve">The fourth article that will be reviewed is titled “Fruit intake and cardiovascular disease mortality in the UK Women’s Cohort Study”. This experiment was conducted in order to examine the </w:t>
      </w:r>
      <w:r>
        <w:lastRenderedPageBreak/>
        <w:t>effects of fruits on cardiovascular functions in women. The fruits studied were citrus fruits (oranges, grapefruits), berries (raspberries, strawberries), pomes (apples, pears), drupes (apricots, nectarines, peaches, plums</w:t>
      </w:r>
      <w:r w:rsidR="006F584C">
        <w:t>)</w:t>
      </w:r>
      <w:r>
        <w:t>, tropical fruits (bananas, kiwi fruit, mangoes, papaya, pineapple), and grapes</w: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 </w:instrTex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DATA </w:instrText>
      </w:r>
      <w:r w:rsidR="00B80445">
        <w:fldChar w:fldCharType="end"/>
      </w:r>
      <w:r w:rsidR="00B80445">
        <w:fldChar w:fldCharType="separate"/>
      </w:r>
      <w:r w:rsidR="008326E2" w:rsidRPr="008326E2">
        <w:rPr>
          <w:noProof/>
          <w:vertAlign w:val="superscript"/>
        </w:rPr>
        <w:t>5</w:t>
      </w:r>
      <w:r w:rsidR="00B80445">
        <w:fldChar w:fldCharType="end"/>
      </w:r>
      <w:r>
        <w:t>. A 217- food item frequency questionnaire was sent out to 61,000 women. 35,692 women responded</w:t>
      </w:r>
      <w:r w:rsidR="00385914">
        <w:t xml:space="preserve"> and participants who did not provide sufficient information, had cancer, type II diabetes, angina, history of strokes, extreme total energy intakes, and fruit consumption outliers as well as outliers pertaining to age, socioeconomic status, and lifestyle habits were removed.</w:t>
      </w:r>
      <w:r w:rsidR="006F584C">
        <w:t xml:space="preserve"> So, the study consisted of 30,</w:t>
      </w:r>
      <w:r w:rsidR="00385914">
        <w:t>458 participants</w: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 </w:instrTex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DATA </w:instrText>
      </w:r>
      <w:r w:rsidR="00B80445">
        <w:fldChar w:fldCharType="end"/>
      </w:r>
      <w:r w:rsidR="00B80445">
        <w:fldChar w:fldCharType="separate"/>
      </w:r>
      <w:r w:rsidR="008326E2" w:rsidRPr="008326E2">
        <w:rPr>
          <w:noProof/>
          <w:vertAlign w:val="superscript"/>
        </w:rPr>
        <w:t>5</w:t>
      </w:r>
      <w:r w:rsidR="00B80445">
        <w:fldChar w:fldCharType="end"/>
      </w:r>
      <w:r w:rsidR="00385914">
        <w:t>. The women then participated in a four-week</w:t>
      </w:r>
      <w:r w:rsidR="000D00CE">
        <w:t xml:space="preserve"> long</w:t>
      </w:r>
      <w:r w:rsidR="00385914">
        <w:t xml:space="preserve"> food log where all </w:t>
      </w:r>
      <w:r w:rsidR="000D00CE">
        <w:t>foods and portions were recorded. Also, the women measured and recorded their blood pressure and cholesterol once per week. At the conclusion of the study, it was determined that women who have a higher intake of total fresh fruits (particularly grapes) have a lower risk of fatal CVD because they exhibit lower blood pressure and cholesterol levels than women who do not have a diet sufficient in fresh fruits. Also, there was a lack of association between high fruit juice intake and acceptable blood pressure and cholesterol levels</w: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 </w:instrText>
      </w:r>
      <w:r w:rsidR="00B80445">
        <w:fldChar w:fldCharType="begin">
          <w:fldData xml:space="preserve">PEVuZE5vdGU+PENpdGU+PEF1dGhvcj5MYWk8L0F1dGhvcj48WWVhcj4yMDE1PC9ZZWFyPjxJRFRl
eHQ+RnJ1aXQgaW50YWtlIGFuZCBjYXJkaW92YXNjdWxhciBkaXNlYXNlIG1vcnRhbGl0eSBpbiB0
aGUgVUsgV29tZW4mYXBvcztzIENvaG9ydCBTdHVkeTwvSURUZXh0PjxEaXNwbGF5VGV4dD48c3R5
bGUgZmFjZT0ic3VwZXJzY3JpcHQiPjU8L3N0eWxlPjwvRGlzcGxheVRleHQ+PHJlY29yZD48a2V5
d29yZHM+PGtleXdvcmQ+RGlldGFyeSBGaWJlcio8L2tleXdvcmQ+PGtleXdvcmQ+RnJ1aXQqPC9r
ZXl3b3JkPjxrZXl3b3JkPkNhcmRpb3Zhc2N1bGFyIERpc2Vhc2VzLyptb3J0YWxpdHk8L2tleXdv
cmQ+PGtleXdvcmQ+QWR1bHQ8L2tleXdvcmQ+PGtleXdvcmQ+QWdlZDwva2V5d29yZD48a2V5d29y
ZD5Cb2R5IE1hc3MgSW5kZXg8L2tleXdvcmQ+PGtleXdvcmQ+Q29ob3J0IFN0dWRpZXM8L2tleXdv
cmQ+PGtleXdvcmQ+Q29yb25hcnkgRGlzZWFzZS9tb3J0YWxpdHk8L2tleXdvcmQ+PGtleXdvcmQ+
RmVtYWxlPC9rZXl3b3JkPjxrZXl3b3JkPkdyZWF0IEJyaXRhaW4vZXBpZGVtaW9sb2d5PC9rZXl3
b3JkPjxrZXl3b3JkPkh1bWFuczwva2V5d29yZD48a2V5d29yZD5NaWRkbGUgQWdlZDwva2V5d29y
ZD48a2V5d29yZD5Qb2x5cGhlbm9sczwva2V5d29yZD48a2V5d29yZD5TdHJva2UvbW9ydGFsaXR5
PC9rZXl3b3JkPjxrZXl3b3JkPkNhcmRpb3Zhc2N1bGFyIGRpc2Vhc2U8L2tleXdvcmQ+PGtleXdv
cmQ+Q29yb25hcnkgaGVhcnQgZGlzZWFzZTwva2V5d29yZD48a2V5d29yZD5FcGlkZW1pb2xvZ3k8
L2tleXdvcmQ+PGtleXdvcmQ+RnJ1aXQgaW50YWtlPC9rZXl3b3JkPjxrZXl3b3JkPlBvbHlwaGVu
b2w8L2tleXdvcmQ+PGtleXdvcmQ+U3Ryb2tlPC9rZXl3b3JkPjwva2V5d29yZHM+PHVybHM+PHJl
bGF0ZWQtdXJscz48dXJsPmh0dHA6Ly9wcm94eS13Y3VwYS5rbG5wYS5vcmcvbG9naW4/dXJsPWh0
dHA6Ly9zZWFyY2guZWJzY29ob3N0LmNvbS9sb2dpbi5hc3B4P2RpcmVjdD10cnVlJmFtcDtkYj1t
bmgmYW1wO0FOPTI2MDc2OTE4JmFtcDtzaXRlPWVob3N0LWxpdmUmYW1wO3Njb3BlPXNpdGU8L3Vy
bD48L3JlbGF0ZWQtdXJscz48L3VybHM+PGlzYm4+MTU3My03Mjg0PC9pc2JuPjx0aXRsZXM+PHRp
dGxlPkZydWl0IGludGFrZSBhbmQgY2FyZGlvdmFzY3VsYXIgZGlzZWFzZSBtb3J0YWxpdHkgaW4g
dGhlIFVLIFdvbWVuJmFwb3M7cyBDb2hvcnQgU3R1ZHk8L3RpdGxlPjxzZWNvbmRhcnktdGl0bGU+
RXVyb3BlYW4gSm91cm5hbCBPZiBFcGlkZW1pb2xvZ3k8L3NlY29uZGFyeS10aXRsZT48L3RpdGxl
cz48cGFnZXM+MTAzNS0xMDQ4PC9wYWdlcz48bnVtYmVyPjk8L251bWJlcj48Y29udHJpYnV0b3Jz
PjxhdXRob3JzPjxhdXRob3I+TGFpLCBIZWlkaSBUc3ogTXVuZzwvYXV0aG9yPjxhdXRob3I+VGhy
ZWFwbGV0b24sIERpYW5lIEVyaW48L2F1dGhvcj48YXV0aG9yPkRheSwgQW5kcmVhIEppbGw8L2F1
dGhvcj48YXV0aG9yPldpbGxpYW1zb24sIEdhcnk8L2F1dGhvcj48YXV0aG9yPkNhZGUsIEphbmV0
IEVsaXphYmV0aDwvYXV0aG9yPjxhdXRob3I+QnVybGV5LCBWaWN0b3JpYSBKYW5lPC9hdXRob3I+
PC9hdXRob3JzPjwvY29udHJpYnV0b3JzPjxhZGRlZC1kYXRlIGZvcm1hdD0idXRjIj4xNDczNTIy
MDAxPC9hZGRlZC1kYXRlPjxwdWItbG9jYXRpb24+TmV0aGVybGFuZHM8L3B1Yi1sb2NhdGlvbj48
cmVmLXR5cGUgbmFtZT0iSm91cm5hbCBBcnRpY2xlIj4xNzwvcmVmLXR5cGU+PGF1dGgtYWRkcmVz
cz5GdW5jdGlvbmFsIEZvb2QgR3JvdXAsIFNjaG9vbCBvZiBGb29kIFNjaWVuY2UgYW5kIE51dHJp
dGlvbiwgVW5pdmVyc2l0eSBvZiBMZWVkcywgTGVlZHMsIFVLLiYjeEQ7TnV0cml0aW9uYWwgRXBp
ZGVtaW9sb2d5IEdyb3VwLCBTY2hvb2wgb2YgRm9vZCBTY2llbmNlIGFuZCBOdXRyaXRpb24sIFVu
aXZlcnNpdHkgb2YgTGVlZHMsIFdvb2Rob3VzZSBMYW5lLCBMZWVkcywgTFMyIDlKVCwgVUsuJiN4
RDtOdXRyaXRpb25hbCBFcGlkZW1pb2xvZ3kgR3JvdXAsIFNjaG9vbCBvZiBGb29kIFNjaWVuY2Ug
YW5kIE51dHJpdGlvbiwgVW5pdmVyc2l0eSBvZiBMZWVkcywgV29vZGhvdXNlIExhbmUsIExlZWRz
LCBMUzIgOUpULCBVSy4mI3hEO0RpdmlzaW9uIG9mIEVwaWRlbWlvbG9neSwgSm9ja2V5IENsdWIg
U2Nob29sIG9mIFB1YmxpYyBIZWFsdGggYW5kIFByaW1hcnkgQ2FyZSwgQ2hpbmVzZSBVbml2ZXJz
aXR5IG9mIEhvbmcgS29uZywgU2hhdGluLCBIb25nIEtvbmcuJiN4RDtGdW5jdGlvbmFsIEZvb2Qg
R3JvdXAsIFNjaG9vbCBvZiBGb29kIFNjaWVuY2UgYW5kIE51dHJpdGlvbiwgVW5pdmVyc2l0eSBv
ZiBMZWVkcywgTGVlZHMsIFVLLiYjeEQ7TnV0cml0aW9uYWwgRXBpZGVtaW9sb2d5IEdyb3VwLCBT
Y2hvb2wgb2YgRm9vZCBTY2llbmNlIGFuZCBOdXRyaXRpb24sIFVuaXZlcnNpdHkgb2YgTGVlZHMs
IFdvb2Rob3VzZSBMYW5lLCBMZWVkcywgTFMyIDlKVCwgVUsuJiN4RDtOdXRyaXRpb25hbCBFcGlk
ZW1pb2xvZ3kgR3JvdXAsIFNjaG9vbCBvZiBGb29kIFNjaWVuY2UgYW5kIE51dHJpdGlvbiwgVW5p
dmVyc2l0eSBvZiBMZWVkcywgV29vZGhvdXNlIExhbmUsIExlZWRzLCBMUzIgOUpULCBVSy4gdi5q
LmJ1cmxleUBsZWVkcy5hYy51ay48L2F1dGgtYWRkcmVzcz48ZGF0ZXM+PHllYXI+MjAxNTwveWVh
cj48L2RhdGVzPjxyZW1vdGUtZGF0YWJhc2UtcHJvdmlkZXI+RUJTQ09ob3N0PC9yZW1vdGUtZGF0
YWJhc2UtcHJvdmlkZXI+PHJlYy1udW1iZXI+NjwvcmVjLW51bWJlcj48cHVibGlzaGVyPktsdXdl
ciBBY2FkZW1pYyBQdWJsaXNoZXJzPC9wdWJsaXNoZXI+PGxhc3QtdXBkYXRlZC1kYXRlIGZvcm1h
dD0idXRjIj4xNDczNTIyMDg3PC9sYXN0LXVwZGF0ZWQtZGF0ZT48YWNjZXNzaW9uLW51bT4yNjA3
NjkxODwvYWNjZXNzaW9uLW51bT48ZWxlY3Ryb25pYy1yZXNvdXJjZS1udW0+MTAuMTAwNy9zMTA2
NTQtMDE1LTAwNTAtNTwvZWxlY3Ryb25pYy1yZXNvdXJjZS1udW0+PHZvbHVtZT4zMDwvdm9sdW1l
PjxyZW1vdGUtZGF0YWJhc2UtbmFtZT5tbmg8L3JlbW90ZS1kYXRhYmFzZS1uYW1lPjwvcmVjb3Jk
PjwvQ2l0ZT48L0VuZE5vdGU+
</w:fldData>
        </w:fldChar>
      </w:r>
      <w:r w:rsidR="008326E2">
        <w:instrText xml:space="preserve"> ADDIN EN.CITE.DATA </w:instrText>
      </w:r>
      <w:r w:rsidR="00B80445">
        <w:fldChar w:fldCharType="end"/>
      </w:r>
      <w:r w:rsidR="00B80445">
        <w:fldChar w:fldCharType="separate"/>
      </w:r>
      <w:r w:rsidR="008326E2" w:rsidRPr="008326E2">
        <w:rPr>
          <w:noProof/>
          <w:vertAlign w:val="superscript"/>
        </w:rPr>
        <w:t>5</w:t>
      </w:r>
      <w:r w:rsidR="00B80445">
        <w:fldChar w:fldCharType="end"/>
      </w:r>
      <w:r w:rsidR="000D00CE">
        <w:t xml:space="preserve">. Therefore, it can be concluded that grapes do contribute to lowering blood pressure levels and/or preventing high blood pressure in the first place. </w:t>
      </w:r>
      <w:r w:rsidR="008326E2">
        <w:t xml:space="preserve">Overall, this study in particular was very strong and has high validity because it had such a large sample size. However, it is weaker than the other studies because it did not isolate resveratrol itself, only grapes as a whole. </w:t>
      </w:r>
    </w:p>
    <w:p w:rsidR="00040BD1" w:rsidRDefault="00495EB0" w:rsidP="000F170D">
      <w:pPr>
        <w:pStyle w:val="ListParagraph"/>
        <w:numPr>
          <w:ilvl w:val="0"/>
          <w:numId w:val="2"/>
        </w:numPr>
        <w:spacing w:after="0" w:line="480" w:lineRule="auto"/>
      </w:pPr>
      <w:r>
        <w:t>CONCLUSION</w:t>
      </w:r>
    </w:p>
    <w:p w:rsidR="00495EB0" w:rsidRDefault="00DF3B11" w:rsidP="000F170D">
      <w:pPr>
        <w:spacing w:after="0" w:line="480" w:lineRule="auto"/>
        <w:ind w:firstLine="720"/>
      </w:pPr>
      <w:r>
        <w:t xml:space="preserve">Based on the information recorded through these experiments and studies as well as many others, it has been concluded that </w:t>
      </w:r>
      <w:r w:rsidR="006F584C">
        <w:t>resveratrol does successfully aid in lowering and controlling blood pressure. A</w:t>
      </w:r>
      <w:r>
        <w:t xml:space="preserve">n appropriate dosage of resveratrol </w:t>
      </w:r>
      <w:r w:rsidR="00D96EFE">
        <w:t>for the average human being is 2</w:t>
      </w:r>
      <w:r>
        <w:t>00 mg per day in order to ensure the health benefits associated with resveratrol</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9A5D07">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9A5D07">
        <w:instrText xml:space="preserve"> ADDIN EN.CITE.DATA </w:instrText>
      </w:r>
      <w:r w:rsidR="00B80445">
        <w:fldChar w:fldCharType="end"/>
      </w:r>
      <w:r w:rsidR="00B80445">
        <w:fldChar w:fldCharType="separate"/>
      </w:r>
      <w:r w:rsidR="009A5D07" w:rsidRPr="009A5D07">
        <w:rPr>
          <w:noProof/>
          <w:vertAlign w:val="superscript"/>
        </w:rPr>
        <w:t>1</w:t>
      </w:r>
      <w:r w:rsidR="00B80445">
        <w:fldChar w:fldCharType="end"/>
      </w:r>
      <w:r>
        <w:t xml:space="preserve">. However, even though it is known that resveratrol is in fact the specific antioxidant agent that is responsible for lowering blood pressure, it is recommended that individuals still consume resveratrol naturally in the form of red grapes so that they </w:t>
      </w:r>
      <w:r>
        <w:lastRenderedPageBreak/>
        <w:t xml:space="preserve">are also including the other </w:t>
      </w:r>
      <w:proofErr w:type="spellStart"/>
      <w:r>
        <w:t>phytochemicals</w:t>
      </w:r>
      <w:proofErr w:type="spellEnd"/>
      <w:r>
        <w:t xml:space="preserve"> that beneficially work with resveratrol in the body. As found through a specific study, these include </w:t>
      </w:r>
      <w:proofErr w:type="spellStart"/>
      <w:r>
        <w:t>catechins</w:t>
      </w:r>
      <w:proofErr w:type="spellEnd"/>
      <w:r>
        <w:t xml:space="preserve">, </w:t>
      </w:r>
      <w:proofErr w:type="spellStart"/>
      <w:r>
        <w:t>anthocyanins</w:t>
      </w:r>
      <w:proofErr w:type="spellEnd"/>
      <w:r>
        <w:t xml:space="preserve">, </w:t>
      </w:r>
      <w:proofErr w:type="spellStart"/>
      <w:r>
        <w:t>flavanols</w:t>
      </w:r>
      <w:proofErr w:type="spellEnd"/>
      <w:r>
        <w:t>, and</w:t>
      </w:r>
      <w:r w:rsidR="00D96EFE">
        <w:t xml:space="preserve"> other</w:t>
      </w:r>
      <w:r>
        <w:t xml:space="preserve"> stilbenes</w: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E33F2E">
        <w:instrText xml:space="preserve"> ADDIN EN.CITE </w:instrText>
      </w:r>
      <w:r w:rsidR="00B80445">
        <w:fldChar w:fldCharType="begin">
          <w:fldData xml:space="preserve">PEVuZE5vdGU+PENpdGU+PEF1dGhvcj5UaGFuZGFwaWxseTwvQXV0aG9yPjxZZWFyPjIwMTI8L1ll
YXI+PElEVGV4dD5WYXNjdWxhciBhbmQgY2FyZGlhYyBlZmZlY3RzIG9mIGdyYXBlIHBvd2RlciBp
biB0aGUgc3BvbnRhbmVvdXNseSBoeXBlcnRlbnNpdmUgcmF0PC9JRFRleHQ+PERpc3BsYXlUZXh0
PjxzdHlsZSBmYWNlPSJzdXBlcnNjcmlwdCI+NDwvc3R5bGU+PC9EaXNwbGF5VGV4dD48cmVjb3Jk
PjxrZXl3b3Jkcz48a2V5d29yZD5QaHl0b3RoZXJhcHkqPC9rZXl3b3JkPjxrZXl3b3JkPlZpdGlz
Kjwva2V5d29yZD48a2V5d29yZD5IeXBlcnRlbnNpb24vKmRydWcgdGhlcmFweTwva2V5d29yZD48
a2V5d29yZD5IeXBlcnRyb3BoeSwgTGVmdCBWZW50cmljdWxhci8qZHJ1ZyB0aGVyYXB5PC9rZXl3
b3JkPjxrZXl3b3JkPk1lc2VudGVyaWMgQXJ0ZXJpZXMvKmRydWcgZWZmZWN0czwva2V5d29yZD48
a2V5d29yZD5QbGFudCBQcmVwYXJhdGlvbnMvKnRoZXJhcGV1dGljIHVzZTwva2V5d29yZD48a2V5
d29yZD5BbmltYWxzPC9rZXl3b3JkPjxrZXl3b3JkPkJsb29kIFByZXNzdXJlL2RydWcgZWZmZWN0
czwva2V5d29yZD48a2V5d29yZD5NYWxlPC9rZXl3b3JkPjxrZXl3b3JkPlJhdHM8L2tleXdvcmQ+
PGtleXdvcmQ+UmF0cywgSW5icmVkIFNIUjwva2V5d29yZD48a2V5d29yZD5SYXRzLCBJbmJyZWQg
V0tZPC9rZXl3b3JkPjwva2V5d29yZHM+PHVybHM+PHJlbGF0ZWQtdXJscz48dXJsPmh0dHA6Ly9w
cm94eS13Y3VwYS5rbG5wYS5vcmcvbG9naW4/dXJsPWh0dHA6Ly9zZWFyY2guZWJzY29ob3N0LmNv
bS9sb2dpbi5hc3B4P2RpcmVjdD10cnVlJmFtcDtkYj1tbmgmYW1wO0FOPTIyNzg1NDA4JmFtcDtz
aXRlPWVob3N0LWxpdmUmYW1wO3Njb3BlPXNpdGU8L3VybD48L3JlbGF0ZWQtdXJscz48L3VybHM+
PGlzYm4+MTk0MS03MjI1PC9pc2JuPjx0aXRsZXM+PHRpdGxlPlZhc2N1bGFyIGFuZCBjYXJkaWFj
IGVmZmVjdHMgb2YgZ3JhcGUgcG93ZGVyIGluIHRoZSBzcG9udGFuZW91c2x5IGh5cGVydGVuc2l2
ZSByYXQ8L3RpdGxlPjxzZWNvbmRhcnktdGl0bGU+QW1lcmljYW4gSm91cm5hbCBPZiBIeXBlcnRl
bnNpb248L3NlY29uZGFyeS10aXRsZT48L3RpdGxlcz48cGFnZXM+MTA3MC0xMDc2PC9wYWdlcz48
bnVtYmVyPjEwPC9udW1iZXI+PGNvbnRyaWJ1dG9ycz48YXV0aG9ycz48YXV0aG9yPlRoYW5kYXBp
bGx5LCBTaWpvIEouPC9hdXRob3I+PGF1dGhvcj5MZU1haXN0cmUsIEppbGxpYW4gTC48L2F1dGhv
cj48YXV0aG9yPkxvdWlzLCBYYXZpZXIgTC48L2F1dGhvcj48YXV0aG9yPkFuZGVyc29uLCBDaHJp
c3RvcGhlciBNLjwvYXV0aG9yPjxhdXRob3I+TmV0dGljYWRhbiwgVGhvbWFzPC9hdXRob3I+PGF1
dGhvcj5BbmRlcnNvbiwgSG9wZSBELjwvYXV0aG9yPjwvYXV0aG9ycz48L2NvbnRyaWJ1dG9ycz48
YWRkZWQtZGF0ZSBmb3JtYXQ9InV0YyI+MTQ3MzUyMjg4NDwvYWRkZWQtZGF0ZT48cHViLWxvY2F0
aW9uPlVuaXRlZCBTdGF0ZXM8L3B1Yi1sb2NhdGlvbj48cmVmLXR5cGUgbmFtZT0iSm91cm5hbCBB
cnRpY2xlIj4xNzwvcmVmLXR5cGU+PGF1dGgtYWRkcmVzcz5DYW5hZGlhbiBDZW50cmUgZm9yIEFn
cmktRm9vZCBSZXNlYXJjaCBpbiBIZWFsdGggYW5kIE1lZGljaW5lLCBTdCBCb25pZmFjZSBIb3Nw
aXRhbCBSZXNlYXJjaCBDZW50cmUsIFdpbm5pcGVnLCBNYW5pdG9iYSwgQ2FuYWRhLjwvYXV0aC1h
ZGRyZXNzPjxkYXRlcz48eWVhcj4yMDEyPC95ZWFyPjwvZGF0ZXM+PHJlbW90ZS1kYXRhYmFzZS1w
cm92aWRlcj5FQlNDT2hvc3Q8L3JlbW90ZS1kYXRhYmFzZS1wcm92aWRlcj48cmVjLW51bWJlcj45
PC9yZWMtbnVtYmVyPjxwdWJsaXNoZXI+T3hmb3JkIFVuaXZlcnNpdHkgUHJlc3M8L3B1Ymxpc2hl
cj48bGFzdC11cGRhdGVkLWRhdGUgZm9ybWF0PSJ1dGMiPjE0NzM1MjI4OTQ8L2xhc3QtdXBkYXRl
ZC1kYXRlPjxhY2Nlc3Npb24tbnVtPjIyNzg1NDA4PC9hY2Nlc3Npb24tbnVtPjxlbGVjdHJvbmlj
LXJlc291cmNlLW51bT4xMC4xMDM4L2FqaC4yMDEyLjk4PC9lbGVjdHJvbmljLXJlc291cmNlLW51
bT48dm9sdW1lPjI1PC92b2x1bWU+PHJlbW90ZS1kYXRhYmFzZS1uYW1lPm1uaDwvcmVtb3RlLWRh
dGFiYXNlLW5hbWU+PC9yZWNvcmQ+PC9DaXRlPjwvRW5kTm90ZT4A
</w:fldData>
        </w:fldChar>
      </w:r>
      <w:r w:rsidR="00E33F2E">
        <w:instrText xml:space="preserve"> ADDIN EN.CITE.DATA </w:instrText>
      </w:r>
      <w:r w:rsidR="00B80445">
        <w:fldChar w:fldCharType="end"/>
      </w:r>
      <w:r w:rsidR="00B80445">
        <w:fldChar w:fldCharType="separate"/>
      </w:r>
      <w:r w:rsidR="00E33F2E" w:rsidRPr="00E33F2E">
        <w:rPr>
          <w:noProof/>
          <w:vertAlign w:val="superscript"/>
        </w:rPr>
        <w:t>4</w:t>
      </w:r>
      <w:r w:rsidR="00B80445">
        <w:fldChar w:fldCharType="end"/>
      </w:r>
      <w:r w:rsidR="00E33F2E">
        <w:t>. Health professionals do still recommend a supplement of resveratrol in a lower amount because even with high intake of naturally occurring resveratrol, its bioavailability in the body is low due to its high sensitivity to low pH</w:t>
      </w:r>
      <w:r w:rsidR="00F766B5">
        <w:t xml:space="preserve"> </w:t>
      </w:r>
      <w:r w:rsidR="006F584C">
        <w:t xml:space="preserve">environments specifically in the stomach </w:t>
      </w:r>
      <w:r w:rsidR="00F766B5">
        <w:t xml:space="preserve">and </w:t>
      </w:r>
      <w:r w:rsidR="006F584C">
        <w:t xml:space="preserve">also </w:t>
      </w:r>
      <w:r w:rsidR="00F766B5">
        <w:t>rapid metabolism</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E33F2E">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E33F2E">
        <w:instrText xml:space="preserve"> ADDIN EN.CITE.DATA </w:instrText>
      </w:r>
      <w:r w:rsidR="00B80445">
        <w:fldChar w:fldCharType="end"/>
      </w:r>
      <w:r w:rsidR="00B80445">
        <w:fldChar w:fldCharType="separate"/>
      </w:r>
      <w:r w:rsidR="00E33F2E" w:rsidRPr="00E33F2E">
        <w:rPr>
          <w:noProof/>
          <w:vertAlign w:val="superscript"/>
        </w:rPr>
        <w:t>1</w:t>
      </w:r>
      <w:r w:rsidR="00B80445">
        <w:fldChar w:fldCharType="end"/>
      </w:r>
      <w:r w:rsidR="00E33F2E">
        <w:t xml:space="preserve">. </w:t>
      </w:r>
      <w:r w:rsidR="00F766B5">
        <w:t xml:space="preserve">So, the most appropriate form of intake for resveratrol is </w:t>
      </w:r>
      <w:r w:rsidR="00E028C2">
        <w:t xml:space="preserve">a 25 mg dose supplement and </w:t>
      </w:r>
      <w:r w:rsidR="00282139">
        <w:t xml:space="preserve">frequent smaller intake of red grapes (or other forms of naturally occurring resveratrol) throughout the day. </w:t>
      </w:r>
    </w:p>
    <w:p w:rsidR="00D845EB" w:rsidRDefault="00D845EB" w:rsidP="000F170D">
      <w:pPr>
        <w:spacing w:after="0" w:line="480" w:lineRule="auto"/>
        <w:ind w:firstLine="720"/>
      </w:pPr>
      <w:r>
        <w:t xml:space="preserve">Although there has been a lot of information gained regarding the role of resveratrol in lowering blood pressure on animals (mostly rats), human trials are limited. In order to fully have a grasp on the effects of resveratrol in the human body, more studies, specifically randomized controlled trials, need to be done that include large sample sizes to ensure reliability. The evidence found through these articles </w:t>
      </w:r>
      <w:r w:rsidR="00E175FF">
        <w:t xml:space="preserve">that were </w:t>
      </w:r>
      <w:r>
        <w:t>reviewed and discussed</w:t>
      </w:r>
      <w:r w:rsidR="00E175FF">
        <w:t xml:space="preserve"> does support the hypothesized thesis mentioned earlier that resveratrol aids in lowering blood pressure. From the research gathered it is clear that there are significant health benefits associated with consuming resveratrol in red grapes; however, there are also a few risks. High levels of resveratrol can result in toxicities that may lead to nausea, diarrhea, and weight loss if taken in dosages of 2 g (2000 mg) or higher on a daily basis</w: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9A5D07">
        <w:instrText xml:space="preserve"> ADDIN EN.CITE </w:instrText>
      </w:r>
      <w:r w:rsidR="00B80445">
        <w:fldChar w:fldCharType="begin">
          <w:fldData xml:space="preserve">PEVuZE5vdGU+PENpdGU+PEF1dGhvcj5TaW5naDwvQXV0aG9yPjxZZWFyPjIwMTU8L1llYXI+PElE
VGV4dD5SZXN2ZXJhdHJvbCwgaW4gaXRzIG5hdHVyYWwgY29tYmluYXRpb24gaW4gd2hvbGUgZ3Jh
cGUsIGZvciBoZWFsdGggcHJvbW90aW9uIGFuZCBkaXNlYXNlIG1hbmFnZW1lbnQ8L0lEVGV4dD48
RGlzcGxheVRleHQ+PHN0eWxlIGZhY2U9InN1cGVyc2NyaXB0Ij4xPC9zdHlsZT48L0Rpc3BsYXlU
ZXh0PjxyZWNvcmQ+PGtleXdvcmRzPjxrZXl3b3JkPkZydWl0Kjwva2V5d29yZD48a2V5d29yZD5W
aXRpcyo8L2tleXdvcmQ+PGtleXdvcmQ+U3RpbGJlbmVzLyphZG1pbmlzdHJhdGlvbiAmYW1wOyBk
b3NhZ2U8L2tleXdvcmQ+PGtleXdvcmQ+QW5pbWFsczwva2V5d29yZD48a2V5d29yZD5DYXJkaW92
YXNjdWxhciBEaXNlYXNlcy9kaWV0IHRoZXJhcHk8L2tleXdvcmQ+PGtleXdvcmQ+Q2xpbmljYWwg
VHJpYWxzIGFzIFRvcGljPC9rZXl3b3JkPjxrZXl3b3JkPkRpZXQ8L2tleXdvcmQ+PGtleXdvcmQ+
RGlzZWFzZSBNYW5hZ2VtZW50PC9rZXl3b3JkPjxrZXl3b3JkPkh1bWFuczwva2V5d29yZD48a2V5
d29yZD5NZXRhYm9saWMgRGlzZWFzZXMvZGlldCB0aGVyYXB5PC9rZXl3b3JkPjxrZXl3b3JkPmNs
aW5pY2FsIHRyaWFsczwva2V5d29yZD48a2V5d29yZD5ncmFwZTwva2V5d29yZD48a2V5d29yZD5y
ZXN2ZXJhdHJvbDwva2V5d29yZD48L2tleXdvcmRzPjx1cmxzPjxyZWxhdGVkLXVybHM+PHVybD5o
dHRwOi8vcHJveHktd2N1cGEua2xucGEub3JnL2xvZ2luP3VybD1odHRwOi8vc2VhcmNoLmVic2Nv
aG9zdC5jb20vbG9naW4uYXNweD9kaXJlY3Q9dHJ1ZSZhbXA7ZGI9bW5oJmFtcDtBTj0yNjA5OTk0
NSZhbXA7c2l0ZT1laG9zdC1saXZlJmFtcDtzY29wZT1zaXRlPC91cmw+PC9yZWxhdGVkLXVybHM+
PC91cmxzPjxpc2JuPjE3NDktNjYzMjwvaXNibj48dGl0bGVzPjx0aXRsZT5SZXN2ZXJhdHJvbCwg
aW4gaXRzIG5hdHVyYWwgY29tYmluYXRpb24gaW4gd2hvbGUgZ3JhcGUsIGZvciBoZWFsdGggcHJv
bW90aW9uIGFuZCBkaXNlYXNlIG1hbmFnZW1lbnQ8L3RpdGxlPjxzZWNvbmRhcnktdGl0bGU+QW5u
YWxzIE9mIFRoZSBOZXcgWW9yayBBY2FkZW15IE9mIFNjaWVuY2VzPC9zZWNvbmRhcnktdGl0bGU+
PC90aXRsZXM+PHBhZ2VzPjE1MC0xNjA8L3BhZ2VzPjxudW1iZXI+MTwvbnVtYmVyPjxjb250cmli
dXRvcnM+PGF1dGhvcnM+PGF1dGhvcj5TaW5naCwgQ2hhbmRyYSBLLjwvYXV0aG9yPjxhdXRob3I+
TGl1LCBYaWFvcWk8L2F1dGhvcj48YXV0aG9yPkFobWFkLCBOaWhhbDwvYXV0aG9yPjwvYXV0aG9y
cz48L2NvbnRyaWJ1dG9ycz48YWRkZWQtZGF0ZSBmb3JtYXQ9InV0YyI+MTQ3MzUyMjQxNjwvYWRk
ZWQtZGF0ZT48cHViLWxvY2F0aW9uPlVuaXRlZCBTdGF0ZXM8L3B1Yi1sb2NhdGlvbj48cmVmLXR5
cGUgbmFtZT0iSm91cm5hbCBBcnRpY2xlIj4xNzwvcmVmLXR5cGU+PGF1dGgtYWRkcmVzcz5EZXBh
cnRtZW50IG9mIERlcm1hdG9sb2d5LCBVbml2ZXJzaXR5IG9mIFdpc2NvbnNpbiwgTWFkaXNvbiwg
V2lzY29uc2luLiYjeEQ7RGVwYXJ0bWVudCBvZiBCaW9jaGVtaXN0cnksIFB1cmR1ZSBVbml2ZXJz
aXR5LCBXZXN0IExhZmF5ZXR0ZSwgSW5kaWFuYS4mI3hEO0RlcGFydG1lbnQgb2YgRGVybWF0b2xv
Z3ksIFVuaXZlcnNpdHkgb2YgV2lzY29uc2luLCBNYWRpc29uLCBXaXNjb25zaW4uJiN4RDtXaWxs
aWFtIFMuIE1pZGRsZXRvbiBWQSBNZWRpY2FsIENlbnRlciwgTWFkaXNvbiwgV2lzY29uc2luLjwv
YXV0aC1hZGRyZXNzPjxkYXRlcz48eWVhcj4yMDE1PC95ZWFyPjwvZGF0ZXM+PHJlbW90ZS1kYXRh
YmFzZS1wcm92aWRlcj5FQlNDT2hvc3Q8L3JlbW90ZS1kYXRhYmFzZS1wcm92aWRlcj48cmVjLW51
bWJlcj43PC9yZWMtbnVtYmVyPjxwdWJsaXNoZXI+TmV3IFlvcmsgQWNhZGVteSBvZiBTY2llbmNl
czwvcHVibGlzaGVyPjxsYXN0LXVwZGF0ZWQtZGF0ZSBmb3JtYXQ9InV0YyI+MTQ3MzUyMjQ0Nzwv
bGFzdC11cGRhdGVkLWRhdGU+PGFjY2Vzc2lvbi1udW0+MjYwOTk5NDU8L2FjY2Vzc2lvbi1udW0+
PGVsZWN0cm9uaWMtcmVzb3VyY2UtbnVtPjEwLjExMTEvbnlhcy4xMjc5ODwvZWxlY3Ryb25pYy1y
ZXNvdXJjZS1udW0+PHZvbHVtZT4xMzQ4PC92b2x1bWU+PHJlbW90ZS1kYXRhYmFzZS1uYW1lPm1u
aDwvcmVtb3RlLWRhdGFiYXNlLW5hbWU+PC9yZWNvcmQ+PC9DaXRlPjwvRW5kTm90ZT5=
</w:fldData>
        </w:fldChar>
      </w:r>
      <w:r w:rsidR="009A5D07">
        <w:instrText xml:space="preserve"> ADDIN EN.CITE.DATA </w:instrText>
      </w:r>
      <w:r w:rsidR="00B80445">
        <w:fldChar w:fldCharType="end"/>
      </w:r>
      <w:r w:rsidR="00B80445">
        <w:fldChar w:fldCharType="separate"/>
      </w:r>
      <w:r w:rsidR="009A5D07" w:rsidRPr="009A5D07">
        <w:rPr>
          <w:noProof/>
          <w:vertAlign w:val="superscript"/>
        </w:rPr>
        <w:t>1</w:t>
      </w:r>
      <w:r w:rsidR="00B80445">
        <w:fldChar w:fldCharType="end"/>
      </w:r>
      <w:r w:rsidR="00E175FF">
        <w:t xml:space="preserve">. It is important not to over-supplement resveratrol because it is a fat-soluble compound which means excess can be stored in body tissue. </w:t>
      </w:r>
      <w:r w:rsidR="00555D7C">
        <w:t>Overall, every individual (with the exception of those with certain food allergies), especiall</w:t>
      </w:r>
      <w:r w:rsidR="00873435">
        <w:t>y those with hypertension</w:t>
      </w:r>
      <w:r w:rsidR="00555D7C">
        <w:t xml:space="preserve"> or </w:t>
      </w:r>
      <w:proofErr w:type="spellStart"/>
      <w:r w:rsidR="00555D7C">
        <w:t>prehyp</w:t>
      </w:r>
      <w:r w:rsidR="009A5D07">
        <w:t>er</w:t>
      </w:r>
      <w:r w:rsidR="00555D7C">
        <w:t>tension</w:t>
      </w:r>
      <w:proofErr w:type="spellEnd"/>
      <w:r w:rsidR="00555D7C">
        <w:t xml:space="preserve"> should be incorporating red gr</w:t>
      </w:r>
      <w:r w:rsidR="009A5D07">
        <w:t>apes in their daily diets to ens</w:t>
      </w:r>
      <w:r w:rsidR="00555D7C">
        <w:t xml:space="preserve">ure sufficient amounts of resveratrol. </w:t>
      </w:r>
    </w:p>
    <w:p w:rsidR="00AC5B0F" w:rsidRDefault="00AC5B0F" w:rsidP="000F170D">
      <w:pPr>
        <w:spacing w:after="0" w:line="480" w:lineRule="auto"/>
        <w:ind w:firstLine="720"/>
      </w:pPr>
    </w:p>
    <w:p w:rsidR="00AC5B0F" w:rsidRDefault="00AC5B0F">
      <w:r>
        <w:br w:type="page"/>
      </w:r>
    </w:p>
    <w:p w:rsidR="007052B6" w:rsidRDefault="00AC5B0F" w:rsidP="00AC5B0F">
      <w:pPr>
        <w:spacing w:line="480" w:lineRule="auto"/>
        <w:jc w:val="center"/>
      </w:pPr>
      <w:r>
        <w:lastRenderedPageBreak/>
        <w:t xml:space="preserve">References </w:t>
      </w:r>
    </w:p>
    <w:p w:rsidR="0081063D" w:rsidRPr="0081063D" w:rsidRDefault="00B80445" w:rsidP="00D419DB">
      <w:pPr>
        <w:pStyle w:val="EndNoteBibliography"/>
        <w:spacing w:after="0" w:line="480" w:lineRule="auto"/>
        <w:ind w:left="720" w:hanging="720"/>
      </w:pPr>
      <w:r w:rsidRPr="00B80445">
        <w:fldChar w:fldCharType="begin"/>
      </w:r>
      <w:r w:rsidR="007052B6">
        <w:instrText xml:space="preserve"> ADDIN EN.REFLIST </w:instrText>
      </w:r>
      <w:r w:rsidRPr="00B80445">
        <w:fldChar w:fldCharType="separate"/>
      </w:r>
      <w:r w:rsidR="0081063D" w:rsidRPr="0081063D">
        <w:t>1.</w:t>
      </w:r>
      <w:r w:rsidR="0081063D" w:rsidRPr="0081063D">
        <w:tab/>
        <w:t xml:space="preserve">Singh CK, Liu X, Ahmad N. Resveratrol, in its natural combination in whole grape, for health promotion and disease management. </w:t>
      </w:r>
      <w:r w:rsidR="0081063D" w:rsidRPr="0081063D">
        <w:rPr>
          <w:i/>
        </w:rPr>
        <w:t xml:space="preserve">Annals Of The New York Academy Of Sciences. </w:t>
      </w:r>
      <w:r w:rsidR="0081063D" w:rsidRPr="0081063D">
        <w:t>2015;1348(1):150-160.</w:t>
      </w:r>
    </w:p>
    <w:p w:rsidR="0081063D" w:rsidRPr="0081063D" w:rsidRDefault="0081063D" w:rsidP="00D419DB">
      <w:pPr>
        <w:pStyle w:val="EndNoteBibliography"/>
        <w:spacing w:after="0" w:line="480" w:lineRule="auto"/>
        <w:ind w:left="720" w:hanging="720"/>
      </w:pPr>
      <w:r w:rsidRPr="0081063D">
        <w:t>2.</w:t>
      </w:r>
      <w:r w:rsidRPr="0081063D">
        <w:tab/>
        <w:t xml:space="preserve">Movahed A, Ostovar A, Iranpour D, et al. The efficacy of resveratrol in controlling hypertension: study protocol for a randomized, crossover, double-blinded, placebo-controlled trial. </w:t>
      </w:r>
      <w:r w:rsidRPr="0081063D">
        <w:rPr>
          <w:i/>
        </w:rPr>
        <w:t xml:space="preserve">Trials. </w:t>
      </w:r>
      <w:r w:rsidRPr="0081063D">
        <w:t>2016;17(1):296-296.</w:t>
      </w:r>
    </w:p>
    <w:p w:rsidR="0081063D" w:rsidRPr="0081063D" w:rsidRDefault="0081063D" w:rsidP="00D419DB">
      <w:pPr>
        <w:pStyle w:val="EndNoteBibliography"/>
        <w:spacing w:after="0" w:line="480" w:lineRule="auto"/>
        <w:ind w:left="720" w:hanging="720"/>
      </w:pPr>
      <w:r w:rsidRPr="0081063D">
        <w:t>3.</w:t>
      </w:r>
      <w:r w:rsidRPr="0081063D">
        <w:tab/>
        <w:t xml:space="preserve">Cheng P-W, Ho W-Y, Su Y-T, et al. Resveratrol decreases fructose-induced oxidative stress, mediated by NADPH oxidase via an AMPK-dependent mechanism. </w:t>
      </w:r>
      <w:r w:rsidRPr="0081063D">
        <w:rPr>
          <w:i/>
        </w:rPr>
        <w:t xml:space="preserve">British Journal Of Pharmacology. </w:t>
      </w:r>
      <w:r w:rsidRPr="0081063D">
        <w:t>2014;171(11):2739-2750.</w:t>
      </w:r>
    </w:p>
    <w:p w:rsidR="0081063D" w:rsidRPr="0081063D" w:rsidRDefault="0081063D" w:rsidP="00D419DB">
      <w:pPr>
        <w:pStyle w:val="EndNoteBibliography"/>
        <w:spacing w:after="0" w:line="480" w:lineRule="auto"/>
        <w:ind w:left="720" w:hanging="720"/>
      </w:pPr>
      <w:r w:rsidRPr="0081063D">
        <w:t>4.</w:t>
      </w:r>
      <w:r w:rsidRPr="0081063D">
        <w:tab/>
        <w:t xml:space="preserve">Thandapilly SJ, LeMaistre JL, Louis XL, Anderson CM, Netticadan T, Anderson HD. Vascular and cardiac effects of grape powder in the spontaneously hypertensive rat. </w:t>
      </w:r>
      <w:r w:rsidRPr="0081063D">
        <w:rPr>
          <w:i/>
        </w:rPr>
        <w:t xml:space="preserve">American Journal Of Hypertension. </w:t>
      </w:r>
      <w:r w:rsidRPr="0081063D">
        <w:t>2012;25(10):1070-1076.</w:t>
      </w:r>
    </w:p>
    <w:p w:rsidR="0081063D" w:rsidRPr="0081063D" w:rsidRDefault="0081063D" w:rsidP="00D419DB">
      <w:pPr>
        <w:pStyle w:val="EndNoteBibliography"/>
        <w:spacing w:line="480" w:lineRule="auto"/>
        <w:ind w:left="720" w:hanging="720"/>
      </w:pPr>
      <w:r w:rsidRPr="0081063D">
        <w:t>5.</w:t>
      </w:r>
      <w:r w:rsidRPr="0081063D">
        <w:tab/>
        <w:t xml:space="preserve">Lai HTM, Threapleton DE, Day AJ, Williamson G, Cade JE, Burley VJ. Fruit intake and cardiovascular disease mortality in the UK Women's Cohort Study. </w:t>
      </w:r>
      <w:r w:rsidRPr="0081063D">
        <w:rPr>
          <w:i/>
        </w:rPr>
        <w:t xml:space="preserve">European Journal Of Epidemiology. </w:t>
      </w:r>
      <w:r w:rsidRPr="0081063D">
        <w:t>2015;30(9):1035-1048.</w:t>
      </w:r>
    </w:p>
    <w:p w:rsidR="00237A49" w:rsidRDefault="00B80445" w:rsidP="00D419DB">
      <w:pPr>
        <w:spacing w:line="480" w:lineRule="auto"/>
        <w:ind w:left="1080"/>
      </w:pPr>
      <w:r>
        <w:fldChar w:fldCharType="end"/>
      </w:r>
    </w:p>
    <w:sectPr w:rsidR="00237A49" w:rsidSect="000753A3">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60A1" w:rsidRDefault="007360A1" w:rsidP="00237A49">
      <w:pPr>
        <w:spacing w:after="0" w:line="240" w:lineRule="auto"/>
      </w:pPr>
      <w:r>
        <w:separator/>
      </w:r>
    </w:p>
  </w:endnote>
  <w:endnote w:type="continuationSeparator" w:id="0">
    <w:p w:rsidR="007360A1" w:rsidRDefault="007360A1" w:rsidP="00237A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60A1" w:rsidRDefault="007360A1" w:rsidP="00237A49">
      <w:pPr>
        <w:spacing w:after="0" w:line="240" w:lineRule="auto"/>
      </w:pPr>
      <w:r>
        <w:separator/>
      </w:r>
    </w:p>
  </w:footnote>
  <w:footnote w:type="continuationSeparator" w:id="0">
    <w:p w:rsidR="007360A1" w:rsidRDefault="007360A1" w:rsidP="00237A4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A49" w:rsidRDefault="009C17E4">
    <w:pPr>
      <w:pStyle w:val="Header"/>
    </w:pPr>
    <w:r>
      <w:tab/>
    </w:r>
    <w:r>
      <w:tab/>
    </w:r>
    <w:r w:rsidR="00237A49">
      <w:t>Drexel</w:t>
    </w:r>
    <w:r>
      <w:t xml:space="preserve"> </w:t>
    </w:r>
    <w:fldSimple w:instr=" PAGE   \* MERGEFORMAT ">
      <w:r w:rsidR="00D419DB">
        <w:rPr>
          <w:noProof/>
        </w:rPr>
        <w:t>7</w:t>
      </w:r>
    </w:fldSimple>
  </w:p>
  <w:p w:rsidR="00237A49" w:rsidRDefault="00237A4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FC323F"/>
    <w:multiLevelType w:val="hybridMultilevel"/>
    <w:tmpl w:val="3822DE8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543E279D"/>
    <w:multiLevelType w:val="hybridMultilevel"/>
    <w:tmpl w:val="EA788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37A49"/>
    <w:rsid w:val="0002408A"/>
    <w:rsid w:val="00036F54"/>
    <w:rsid w:val="00040BD1"/>
    <w:rsid w:val="00054B8F"/>
    <w:rsid w:val="000753A3"/>
    <w:rsid w:val="000D00CE"/>
    <w:rsid w:val="000F170D"/>
    <w:rsid w:val="00102377"/>
    <w:rsid w:val="001B1A75"/>
    <w:rsid w:val="001B41AC"/>
    <w:rsid w:val="00203955"/>
    <w:rsid w:val="00237A49"/>
    <w:rsid w:val="00282139"/>
    <w:rsid w:val="002948C1"/>
    <w:rsid w:val="00365A49"/>
    <w:rsid w:val="00385914"/>
    <w:rsid w:val="00397BF4"/>
    <w:rsid w:val="00495EB0"/>
    <w:rsid w:val="00516472"/>
    <w:rsid w:val="005174F3"/>
    <w:rsid w:val="00555D7C"/>
    <w:rsid w:val="0059123D"/>
    <w:rsid w:val="005D0BC6"/>
    <w:rsid w:val="005F7E09"/>
    <w:rsid w:val="00672937"/>
    <w:rsid w:val="006D7273"/>
    <w:rsid w:val="006F584C"/>
    <w:rsid w:val="007052B6"/>
    <w:rsid w:val="00707E43"/>
    <w:rsid w:val="007360A1"/>
    <w:rsid w:val="0081063D"/>
    <w:rsid w:val="008326E2"/>
    <w:rsid w:val="00873435"/>
    <w:rsid w:val="009662EE"/>
    <w:rsid w:val="009A5D07"/>
    <w:rsid w:val="009C17E4"/>
    <w:rsid w:val="00A43681"/>
    <w:rsid w:val="00AC202B"/>
    <w:rsid w:val="00AC5B0F"/>
    <w:rsid w:val="00B27079"/>
    <w:rsid w:val="00B80445"/>
    <w:rsid w:val="00C27994"/>
    <w:rsid w:val="00CB68A2"/>
    <w:rsid w:val="00D2655A"/>
    <w:rsid w:val="00D3779E"/>
    <w:rsid w:val="00D419DB"/>
    <w:rsid w:val="00D64931"/>
    <w:rsid w:val="00D845EB"/>
    <w:rsid w:val="00D96EFE"/>
    <w:rsid w:val="00DB0FFD"/>
    <w:rsid w:val="00DF3B11"/>
    <w:rsid w:val="00E028C2"/>
    <w:rsid w:val="00E175FF"/>
    <w:rsid w:val="00E262B0"/>
    <w:rsid w:val="00E32323"/>
    <w:rsid w:val="00E33F2E"/>
    <w:rsid w:val="00E522E7"/>
    <w:rsid w:val="00EA4AE9"/>
    <w:rsid w:val="00EF6713"/>
    <w:rsid w:val="00F01345"/>
    <w:rsid w:val="00F1373E"/>
    <w:rsid w:val="00F766B5"/>
    <w:rsid w:val="00FB3F29"/>
    <w:rsid w:val="00FD255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53A3"/>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7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A49"/>
  </w:style>
  <w:style w:type="paragraph" w:styleId="Footer">
    <w:name w:val="footer"/>
    <w:basedOn w:val="Normal"/>
    <w:link w:val="FooterChar"/>
    <w:uiPriority w:val="99"/>
    <w:unhideWhenUsed/>
    <w:rsid w:val="00237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A49"/>
  </w:style>
  <w:style w:type="paragraph" w:styleId="BalloonText">
    <w:name w:val="Balloon Text"/>
    <w:basedOn w:val="Normal"/>
    <w:link w:val="BalloonTextChar"/>
    <w:uiPriority w:val="99"/>
    <w:semiHidden/>
    <w:unhideWhenUsed/>
    <w:rsid w:val="00237A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A49"/>
    <w:rPr>
      <w:rFonts w:ascii="Tahoma" w:hAnsi="Tahoma" w:cs="Tahoma"/>
      <w:sz w:val="16"/>
      <w:szCs w:val="16"/>
    </w:rPr>
  </w:style>
  <w:style w:type="paragraph" w:styleId="ListParagraph">
    <w:name w:val="List Paragraph"/>
    <w:basedOn w:val="Normal"/>
    <w:uiPriority w:val="34"/>
    <w:qFormat/>
    <w:rsid w:val="00237A49"/>
    <w:pPr>
      <w:ind w:left="720"/>
      <w:contextualSpacing/>
    </w:pPr>
  </w:style>
  <w:style w:type="paragraph" w:customStyle="1" w:styleId="EndNoteBibliographyTitle">
    <w:name w:val="EndNote Bibliography Title"/>
    <w:basedOn w:val="Normal"/>
    <w:link w:val="EndNoteBibliographyTitleChar"/>
    <w:rsid w:val="007052B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52B6"/>
    <w:rPr>
      <w:rFonts w:ascii="Calibri" w:hAnsi="Calibri"/>
      <w:noProof/>
    </w:rPr>
  </w:style>
  <w:style w:type="paragraph" w:customStyle="1" w:styleId="EndNoteBibliography">
    <w:name w:val="EndNote Bibliography"/>
    <w:basedOn w:val="Normal"/>
    <w:link w:val="EndNoteBibliographyChar"/>
    <w:rsid w:val="007052B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052B6"/>
    <w:rPr>
      <w:rFonts w:ascii="Calibri" w:hAnsi="Calibri"/>
      <w:noProof/>
    </w:rPr>
  </w:style>
  <w:style w:type="character" w:customStyle="1" w:styleId="apple-converted-space">
    <w:name w:val="apple-converted-space"/>
    <w:basedOn w:val="DefaultParagraphFont"/>
    <w:rsid w:val="00D96EF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6</TotalTime>
  <Pages>7</Pages>
  <Words>2332</Words>
  <Characters>1329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RR Donnelley</Company>
  <LinksUpToDate>false</LinksUpToDate>
  <CharactersWithSpaces>155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xelam13</dc:creator>
  <cp:keywords/>
  <dc:description/>
  <cp:lastModifiedBy>drexelam13</cp:lastModifiedBy>
  <cp:revision>31</cp:revision>
  <dcterms:created xsi:type="dcterms:W3CDTF">2016-10-12T17:40:00Z</dcterms:created>
  <dcterms:modified xsi:type="dcterms:W3CDTF">2016-10-17T19:16:00Z</dcterms:modified>
</cp:coreProperties>
</file>